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208F16DF"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 xml:space="preserve">focus on a single influential framework by </w:t>
            </w:r>
            <w:proofErr w:type="spellStart"/>
            <w:r w:rsidRPr="00471822">
              <w:rPr>
                <w:color w:val="45B0E1" w:themeColor="accent1" w:themeTint="99"/>
              </w:rPr>
              <w:t>Rosnow</w:t>
            </w:r>
            <w:proofErr w:type="spellEnd"/>
            <w:r w:rsidRPr="00471822">
              <w:rPr>
                <w:color w:val="45B0E1" w:themeColor="accent1" w:themeTint="99"/>
              </w:rPr>
              <w:t xml:space="preserve"> and colleagues</w:t>
            </w:r>
            <w:r w:rsidR="00EA38A2" w:rsidRPr="00471822">
              <w:rPr>
                <w:color w:val="45B0E1" w:themeColor="accent1" w:themeTint="99"/>
              </w:rPr>
              <w:t xml:space="preserve">. For the sake of comprehensiveness, we initially attempted to dedicate substantial attention to </w:t>
            </w:r>
            <w:r w:rsidR="00BA4935">
              <w:rPr>
                <w:color w:val="45B0E1" w:themeColor="accent1" w:themeTint="99"/>
              </w:rPr>
              <w:t xml:space="preserve">ideas very recently proposed in </w:t>
            </w:r>
            <w:proofErr w:type="gramStart"/>
            <w:r w:rsidR="00BA4935">
              <w:rPr>
                <w:color w:val="45B0E1" w:themeColor="accent1" w:themeTint="99"/>
              </w:rPr>
              <w:t>the literature</w:t>
            </w:r>
            <w:proofErr w:type="gramEnd"/>
            <w:r w:rsidR="00EA38A2" w:rsidRPr="00471822">
              <w:rPr>
                <w:color w:val="45B0E1" w:themeColor="accent1" w:themeTint="99"/>
              </w:rPr>
              <w:t xml:space="preserve"> (e.g., Coles et al., 2023</w:t>
            </w:r>
            <w:r w:rsidR="00BA4935">
              <w:rPr>
                <w:color w:val="45B0E1" w:themeColor="accent1" w:themeTint="99"/>
              </w:rPr>
              <w:t>; Corneille and Lush, 2023</w:t>
            </w:r>
            <w:r w:rsidR="00EA38A2" w:rsidRPr="00471822">
              <w:rPr>
                <w:color w:val="45B0E1" w:themeColor="accent1" w:themeTint="99"/>
              </w:rPr>
              <w:t>).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34509F3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sidR="00BA4935">
              <w:rPr>
                <w:color w:val="45B0E1" w:themeColor="accent1" w:themeTint="99"/>
              </w:rPr>
              <w:t xml:space="preserve">the most influential </w:t>
            </w:r>
            <w:r w:rsidRPr="00471822">
              <w:rPr>
                <w:color w:val="45B0E1" w:themeColor="accent1" w:themeTint="99"/>
              </w:rPr>
              <w:t xml:space="preserve">framework, and (b) making relatively brief remarks </w:t>
            </w:r>
            <w:r w:rsidR="00BA4935">
              <w:rPr>
                <w:color w:val="45B0E1" w:themeColor="accent1" w:themeTint="99"/>
              </w:rPr>
              <w:t>about modern extensions</w:t>
            </w:r>
            <w:r w:rsidRPr="00471822">
              <w:rPr>
                <w:color w:val="45B0E1" w:themeColor="accent1" w:themeTint="99"/>
              </w:rPr>
              <w:t>.</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Reviewer 1 offered encouraging remarks about the value of a manuscript draft that </w:t>
            </w:r>
            <w:proofErr w:type="gramStart"/>
            <w:r w:rsidRPr="00471822">
              <w:rPr>
                <w:color w:val="45B0E1" w:themeColor="accent1" w:themeTint="99"/>
              </w:rPr>
              <w:t>less</w:t>
            </w:r>
            <w:proofErr w:type="gramEnd"/>
            <w:r w:rsidRPr="00471822">
              <w:rPr>
                <w:color w:val="45B0E1" w:themeColor="accent1" w:themeTint="99"/>
              </w:rPr>
              <w:t xml:space="preserve">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w:t>
      </w:r>
      <w:r w:rsidRPr="00E10054">
        <w:lastRenderedPageBreak/>
        <w:t>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 xml:space="preserve">An examination of reviewers’ concerns did indeed reveal that participants provide unreliable ratings about the predicted magnitude and mechanisms underlying demand effects. We believe this is an important insight </w:t>
            </w:r>
            <w:proofErr w:type="gramStart"/>
            <w:r>
              <w:rPr>
                <w:color w:val="45B0E1" w:themeColor="accent1" w:themeTint="99"/>
              </w:rPr>
              <w:t>in itself given</w:t>
            </w:r>
            <w:proofErr w:type="gramEnd"/>
            <w:r>
              <w:rPr>
                <w:color w:val="45B0E1" w:themeColor="accent1" w:themeTint="99"/>
              </w:rPr>
              <w:t xml:space="preserve">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 xml:space="preserve">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w:t>
            </w:r>
            <w:proofErr w:type="gramStart"/>
            <w:r>
              <w:rPr>
                <w:color w:val="45B0E1" w:themeColor="accent1" w:themeTint="99"/>
              </w:rPr>
              <w:t>aforementioned study</w:t>
            </w:r>
            <w:proofErr w:type="gramEnd"/>
            <w:r>
              <w:rPr>
                <w:color w:val="45B0E1" w:themeColor="accent1" w:themeTint="99"/>
              </w:rPr>
              <w:t xml:space="preserve">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w:t>
            </w:r>
            <w:proofErr w:type="gramStart"/>
            <w:r>
              <w:rPr>
                <w:color w:val="45B0E1" w:themeColor="accent1" w:themeTint="99"/>
              </w:rPr>
              <w:t>important in itself</w:t>
            </w:r>
            <w:proofErr w:type="gramEnd"/>
            <w:r>
              <w:rPr>
                <w:color w:val="45B0E1" w:themeColor="accent1" w:themeTint="99"/>
              </w:rPr>
              <w:t xml:space="preserve">. Third, the only one of the aforementioned </w:t>
            </w:r>
            <w:proofErr w:type="gramStart"/>
            <w:r>
              <w:rPr>
                <w:color w:val="45B0E1" w:themeColor="accent1" w:themeTint="99"/>
              </w:rPr>
              <w:t>study</w:t>
            </w:r>
            <w:proofErr w:type="gramEnd"/>
            <w:r>
              <w:rPr>
                <w:color w:val="45B0E1" w:themeColor="accent1" w:themeTint="99"/>
              </w:rPr>
              <w:t xml:space="preserve">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proofErr w:type="gramStart"/>
            <w:r>
              <w:rPr>
                <w:color w:val="45B0E1" w:themeColor="accent1" w:themeTint="99"/>
              </w:rPr>
              <w:t>That being said, we</w:t>
            </w:r>
            <w:proofErr w:type="gramEnd"/>
            <w:r>
              <w:rPr>
                <w:color w:val="45B0E1" w:themeColor="accent1" w:themeTint="99"/>
              </w:rPr>
              <w:t xml:space="preserv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w:t>
            </w:r>
            <w:proofErr w:type="gramStart"/>
            <w:r w:rsidR="005F6541">
              <w:rPr>
                <w:color w:val="45B0E1" w:themeColor="accent1" w:themeTint="99"/>
              </w:rPr>
              <w:t>a large number of</w:t>
            </w:r>
            <w:proofErr w:type="gramEnd"/>
            <w:r w:rsidR="005F6541">
              <w:rPr>
                <w:color w:val="45B0E1" w:themeColor="accent1" w:themeTint="99"/>
              </w:rPr>
              <w:t xml:space="preserve">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065181CB" w:rsidR="00F82C50" w:rsidRDefault="00F82C50" w:rsidP="001021F5">
            <w:pPr>
              <w:rPr>
                <w:color w:val="45B0E1" w:themeColor="accent1" w:themeTint="99"/>
              </w:rPr>
            </w:pPr>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w:t>
            </w:r>
            <w:r w:rsidR="00BA4935">
              <w:rPr>
                <w:color w:val="45B0E1" w:themeColor="accent1" w:themeTint="99"/>
              </w:rPr>
              <w:t>summarized</w:t>
            </w:r>
            <w:r>
              <w:rPr>
                <w:color w:val="45B0E1" w:themeColor="accent1" w:themeTint="99"/>
              </w:rPr>
              <w:t xml:space="preserve"> in a Table.</w:t>
            </w:r>
          </w:p>
          <w:p w14:paraId="05576164" w14:textId="77777777" w:rsidR="00BA4935" w:rsidRDefault="00BA4935" w:rsidP="001021F5">
            <w:pPr>
              <w:rPr>
                <w:color w:val="45B0E1" w:themeColor="accent1" w:themeTint="99"/>
              </w:rPr>
            </w:pPr>
          </w:p>
          <w:p w14:paraId="15B5807D" w14:textId="2506D152" w:rsidR="00DC40C1" w:rsidRPr="00C616B9" w:rsidRDefault="00BA4935" w:rsidP="001021F5">
            <w:pPr>
              <w:rPr>
                <w:color w:val="45B0E1" w:themeColor="accent1" w:themeTint="99"/>
              </w:rPr>
            </w:pPr>
            <w:r>
              <w:rPr>
                <w:color w:val="45B0E1" w:themeColor="accent1" w:themeTint="99"/>
              </w:rPr>
              <w:t xml:space="preserve">Beyond your request, we reviewed the linked </w:t>
            </w:r>
            <w:r w:rsidRPr="00BA4935">
              <w:rPr>
                <w:i/>
                <w:iCs/>
                <w:color w:val="45B0E1" w:themeColor="accent1" w:themeTint="99"/>
              </w:rPr>
              <w:t>Psychological Bulletin</w:t>
            </w:r>
            <w:r>
              <w:rPr>
                <w:color w:val="45B0E1" w:themeColor="accent1" w:themeTint="99"/>
              </w:rPr>
              <w:t xml:space="preserve"> editorial and ensured that our manuscript contains relevant information for each </w:t>
            </w:r>
            <w:r w:rsidR="00C616B9">
              <w:rPr>
                <w:color w:val="45B0E1" w:themeColor="accent1" w:themeTint="99"/>
              </w:rPr>
              <w:t>question described in Table 2.</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448C1700" w14:textId="77777777" w:rsidR="00C616B9" w:rsidRDefault="00C616B9" w:rsidP="00C616B9">
            <w:pPr>
              <w:rPr>
                <w:color w:val="45B0E1" w:themeColor="accent1" w:themeTint="99"/>
              </w:rPr>
            </w:pPr>
            <w:r>
              <w:rPr>
                <w:color w:val="45B0E1" w:themeColor="accent1" w:themeTint="99"/>
              </w:rPr>
              <w:t>Thank you for your guidance on this issue.</w:t>
            </w:r>
          </w:p>
          <w:p w14:paraId="3C7A6B23" w14:textId="77777777" w:rsidR="00C616B9" w:rsidRDefault="00C616B9" w:rsidP="00C616B9">
            <w:pPr>
              <w:rPr>
                <w:color w:val="45B0E1" w:themeColor="accent1" w:themeTint="99"/>
              </w:rPr>
            </w:pPr>
          </w:p>
          <w:p w14:paraId="15CEC90F" w14:textId="7941A27F" w:rsidR="00032721" w:rsidRPr="00C616B9" w:rsidRDefault="00C616B9" w:rsidP="001021F5">
            <w:pPr>
              <w:rPr>
                <w:color w:val="45B0E1" w:themeColor="accent1" w:themeTint="99"/>
              </w:rPr>
            </w:pPr>
            <w:r>
              <w:rPr>
                <w:color w:val="45B0E1" w:themeColor="accent1" w:themeTint="99"/>
              </w:rPr>
              <w:lastRenderedPageBreak/>
              <w:t>Following your recommendation, we combined Studies 1 and 2. Reviewers impressions of Study 3 were not generally positive – so we removed it from the report, included it in the synthesis, and briefly mention its original goals in the Discussion section.</w:t>
            </w:r>
          </w:p>
        </w:tc>
      </w:tr>
    </w:tbl>
    <w:p w14:paraId="74E32B2C" w14:textId="77777777" w:rsidR="00E10054" w:rsidRDefault="00E10054">
      <w:pPr>
        <w:rPr>
          <w:b/>
          <w:bCs/>
        </w:rPr>
      </w:pPr>
      <w:r>
        <w:lastRenderedPageBreak/>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8F477A6" w14:textId="7EECB415" w:rsidR="00935FBC" w:rsidRDefault="00935FBC" w:rsidP="00935FBC">
            <w:pPr>
              <w:rPr>
                <w:color w:val="45B0E1" w:themeColor="accent1" w:themeTint="99"/>
              </w:rPr>
            </w:pPr>
            <w:r>
              <w:rPr>
                <w:color w:val="45B0E1" w:themeColor="accent1" w:themeTint="99"/>
              </w:rPr>
              <w:t>Thank you for your constructive feedback!</w:t>
            </w:r>
          </w:p>
          <w:p w14:paraId="53323215" w14:textId="3E4E3282" w:rsidR="00CF55A3" w:rsidRDefault="00CF55A3" w:rsidP="00CF55A3"/>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71ED9EC7" w14:textId="77777777" w:rsidR="00935FBC" w:rsidRDefault="00935FBC" w:rsidP="00935FBC">
            <w:pPr>
              <w:rPr>
                <w:color w:val="45B0E1" w:themeColor="accent1" w:themeTint="99"/>
              </w:rPr>
            </w:pPr>
            <w:r>
              <w:rPr>
                <w:color w:val="45B0E1" w:themeColor="accent1" w:themeTint="99"/>
              </w:rPr>
              <w:t xml:space="preserve">The updated manuscript now reports the results of an expanded search based on terms that were conceptually </w:t>
            </w:r>
            <w:proofErr w:type="gramStart"/>
            <w:r>
              <w:rPr>
                <w:color w:val="45B0E1" w:themeColor="accent1" w:themeTint="99"/>
              </w:rPr>
              <w:t>similar to</w:t>
            </w:r>
            <w:proofErr w:type="gramEnd"/>
            <w:r>
              <w:rPr>
                <w:color w:val="45B0E1" w:themeColor="accent1" w:themeTint="99"/>
              </w:rPr>
              <w:t xml:space="preserve"> demand characteristics in </w:t>
            </w:r>
            <w:proofErr w:type="spellStart"/>
            <w:r>
              <w:rPr>
                <w:color w:val="45B0E1" w:themeColor="accent1" w:themeTint="99"/>
              </w:rPr>
              <w:t>Rosnow</w:t>
            </w:r>
            <w:proofErr w:type="spellEnd"/>
            <w:r>
              <w:rPr>
                <w:color w:val="45B0E1" w:themeColor="accent1" w:themeTint="99"/>
              </w:rPr>
              <w:t xml:space="preserve"> and Rosenthal’s influential book on </w:t>
            </w:r>
            <w:r w:rsidRPr="00935FBC">
              <w:rPr>
                <w:color w:val="45B0E1" w:themeColor="accent1" w:themeTint="99"/>
              </w:rPr>
              <w:t>experimental artifacts: “participant role” OR “demand effects” OR “good subject effect” OR “expectancy effect” OR “evaluative apprehension”.</w:t>
            </w:r>
          </w:p>
          <w:p w14:paraId="164B0652" w14:textId="77777777" w:rsidR="00935FBC" w:rsidRDefault="00935FBC" w:rsidP="00935FBC">
            <w:pPr>
              <w:rPr>
                <w:color w:val="45B0E1" w:themeColor="accent1" w:themeTint="99"/>
              </w:rPr>
            </w:pPr>
          </w:p>
          <w:p w14:paraId="51BB1B9C" w14:textId="1DB689F2" w:rsidR="00935FBC" w:rsidRPr="00935FBC" w:rsidRDefault="00935FBC" w:rsidP="00935FBC">
            <w:pPr>
              <w:rPr>
                <w:color w:val="45B0E1" w:themeColor="accent1" w:themeTint="99"/>
              </w:rPr>
            </w:pPr>
            <w:r>
              <w:rPr>
                <w:color w:val="45B0E1" w:themeColor="accent1" w:themeTint="99"/>
              </w:rPr>
              <w:t>Although we appreciate automated screening tools, we opted to screen these new records manually.</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48AA6A13" w:rsidR="008F20DD" w:rsidRPr="008F20DD" w:rsidRDefault="00935FBC" w:rsidP="003B5923">
            <w:r>
              <w:rPr>
                <w:color w:val="45B0E1" w:themeColor="accent1" w:themeTint="99"/>
              </w:rPr>
              <w:t xml:space="preserve">In addition to the expanded search described above, we repeated our original search </w:t>
            </w:r>
            <w:r w:rsidRPr="00935FBC">
              <w:rPr>
                <w:color w:val="45B0E1" w:themeColor="accent1" w:themeTint="99"/>
              </w:rPr>
              <w:t xml:space="preserve">to identify </w:t>
            </w:r>
            <w:r>
              <w:rPr>
                <w:color w:val="45B0E1" w:themeColor="accent1" w:themeTint="99"/>
              </w:rPr>
              <w:t>newly published record.</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417A3D" w:rsidRPr="00417A3D" w14:paraId="77652DDF" w14:textId="77777777" w:rsidTr="003B5923">
        <w:tc>
          <w:tcPr>
            <w:tcW w:w="9350" w:type="dxa"/>
          </w:tcPr>
          <w:p w14:paraId="3D53391A" w14:textId="402876A1" w:rsidR="00B71D7A" w:rsidRPr="00417A3D" w:rsidRDefault="00935FBC" w:rsidP="003B5923">
            <w:pPr>
              <w:rPr>
                <w:color w:val="45B0E1" w:themeColor="accent1" w:themeTint="99"/>
              </w:rPr>
            </w:pPr>
            <w:r w:rsidRPr="00417A3D">
              <w:rPr>
                <w:color w:val="45B0E1" w:themeColor="accent1" w:themeTint="99"/>
              </w:rPr>
              <w:t xml:space="preserve">Thank you for </w:t>
            </w:r>
            <w:r w:rsidR="00D661EA" w:rsidRPr="00417A3D">
              <w:rPr>
                <w:color w:val="45B0E1" w:themeColor="accent1" w:themeTint="99"/>
              </w:rPr>
              <w:t xml:space="preserve">raising this important </w:t>
            </w:r>
            <w:r w:rsidRPr="00417A3D">
              <w:rPr>
                <w:color w:val="45B0E1" w:themeColor="accent1" w:themeTint="99"/>
              </w:rPr>
              <w:t>point.</w:t>
            </w:r>
          </w:p>
          <w:p w14:paraId="3206B1AD" w14:textId="77777777" w:rsidR="00B71D7A" w:rsidRPr="00417A3D" w:rsidRDefault="00B71D7A" w:rsidP="003B5923">
            <w:pPr>
              <w:rPr>
                <w:color w:val="45B0E1" w:themeColor="accent1" w:themeTint="99"/>
              </w:rPr>
            </w:pPr>
          </w:p>
          <w:p w14:paraId="22E5CFF1" w14:textId="2BEA0DF2" w:rsidR="000C4300" w:rsidRPr="00417A3D" w:rsidRDefault="00D661EA" w:rsidP="00B0543B">
            <w:pPr>
              <w:rPr>
                <w:color w:val="45B0E1" w:themeColor="accent1" w:themeTint="99"/>
              </w:rPr>
            </w:pPr>
            <w:r w:rsidRPr="00417A3D">
              <w:rPr>
                <w:color w:val="45B0E1" w:themeColor="accent1" w:themeTint="99"/>
              </w:rPr>
              <w:t xml:space="preserve">Our methodology was inspired by many issues considered by Morris </w:t>
            </w:r>
            <w:r w:rsidR="008F20DD" w:rsidRPr="00417A3D">
              <w:rPr>
                <w:color w:val="45B0E1" w:themeColor="accent1" w:themeTint="99"/>
              </w:rPr>
              <w:t>and DeShon</w:t>
            </w:r>
            <w:r w:rsidR="00935FBC" w:rsidRPr="00417A3D">
              <w:rPr>
                <w:color w:val="45B0E1" w:themeColor="accent1" w:themeTint="99"/>
              </w:rPr>
              <w:t>’s</w:t>
            </w:r>
            <w:r w:rsidR="008F20DD" w:rsidRPr="00417A3D">
              <w:rPr>
                <w:color w:val="45B0E1" w:themeColor="accent1" w:themeTint="99"/>
              </w:rPr>
              <w:t xml:space="preserve"> (2002)</w:t>
            </w:r>
            <w:r w:rsidRPr="00417A3D">
              <w:rPr>
                <w:color w:val="45B0E1" w:themeColor="accent1" w:themeTint="99"/>
              </w:rPr>
              <w:t xml:space="preserve">. For example, as described in the </w:t>
            </w:r>
            <w:r w:rsidRPr="00417A3D">
              <w:rPr>
                <w:i/>
                <w:iCs/>
                <w:color w:val="45B0E1" w:themeColor="accent1" w:themeTint="99"/>
              </w:rPr>
              <w:t>Methodology</w:t>
            </w:r>
            <w:r w:rsidRPr="00417A3D">
              <w:rPr>
                <w:color w:val="45B0E1" w:themeColor="accent1" w:themeTint="99"/>
              </w:rPr>
              <w:t xml:space="preserve">, we transformed effect sizes into a common metric using design-specific estimates of sampling variance. </w:t>
            </w:r>
            <w:r w:rsidR="00B0543B" w:rsidRPr="00417A3D">
              <w:rPr>
                <w:color w:val="45B0E1" w:themeColor="accent1" w:themeTint="99"/>
              </w:rPr>
              <w:t>S</w:t>
            </w:r>
            <w:r w:rsidRPr="00417A3D">
              <w:rPr>
                <w:color w:val="45B0E1" w:themeColor="accent1" w:themeTint="99"/>
              </w:rPr>
              <w:t>ensitivity analyses on the assumed within-subject correlation used to make the effect size inde</w:t>
            </w:r>
            <w:r w:rsidR="00B0543B" w:rsidRPr="00417A3D">
              <w:rPr>
                <w:color w:val="45B0E1" w:themeColor="accent1" w:themeTint="99"/>
              </w:rPr>
              <w:t>xes</w:t>
            </w:r>
            <w:r w:rsidRPr="00417A3D">
              <w:rPr>
                <w:color w:val="45B0E1" w:themeColor="accent1" w:themeTint="99"/>
              </w:rPr>
              <w:t xml:space="preserve"> more comparable produced virtually no change in our overall effect size estimate. </w:t>
            </w:r>
            <w:r w:rsidR="00B0543B" w:rsidRPr="00417A3D">
              <w:rPr>
                <w:color w:val="45B0E1" w:themeColor="accent1" w:themeTint="99"/>
              </w:rPr>
              <w:t xml:space="preserve">And we did not detect significant differences between studies that manipulated demand characteristics within- vs. between-subjects. </w:t>
            </w:r>
          </w:p>
          <w:p w14:paraId="486FC588" w14:textId="65670AD8" w:rsidR="00D661EA" w:rsidRPr="00417A3D" w:rsidRDefault="00D661EA" w:rsidP="00B71D7A">
            <w:pPr>
              <w:rPr>
                <w:color w:val="45B0E1" w:themeColor="accent1" w:themeTint="99"/>
              </w:rPr>
            </w:pPr>
          </w:p>
          <w:p w14:paraId="1EC49A6E" w14:textId="2BD257F5" w:rsidR="00B71D7A" w:rsidRPr="00417A3D" w:rsidRDefault="00305503" w:rsidP="003B5923">
            <w:pPr>
              <w:rPr>
                <w:color w:val="45B0E1" w:themeColor="accent1" w:themeTint="99"/>
              </w:rPr>
            </w:pPr>
            <w:proofErr w:type="gramStart"/>
            <w:r w:rsidRPr="00417A3D">
              <w:rPr>
                <w:color w:val="45B0E1" w:themeColor="accent1" w:themeTint="99"/>
              </w:rPr>
              <w:t>That being said, we</w:t>
            </w:r>
            <w:proofErr w:type="gramEnd"/>
            <w:r w:rsidRPr="00417A3D">
              <w:rPr>
                <w:color w:val="45B0E1" w:themeColor="accent1" w:themeTint="99"/>
              </w:rPr>
              <w:t xml:space="preserve"> do agree with Morris and DeShon that researchers should also consider this issue at a conceptual level</w:t>
            </w:r>
            <w:r w:rsidR="00B0543B" w:rsidRPr="00417A3D">
              <w:rPr>
                <w:color w:val="45B0E1" w:themeColor="accent1" w:themeTint="99"/>
              </w:rPr>
              <w:t xml:space="preserve">. In our view, there are reasonable arguments for both sides. Nonetheless, this methodological decision would be unlikely to change the rather humble conclusions of our meta-analysis: that we cannot currently make much sense of the demand </w:t>
            </w:r>
            <w:r w:rsidR="00B0543B" w:rsidRPr="00417A3D">
              <w:rPr>
                <w:color w:val="45B0E1" w:themeColor="accent1" w:themeTint="99"/>
              </w:rPr>
              <w:lastRenderedPageBreak/>
              <w:t>characteristics literature.</w:t>
            </w:r>
            <w:r w:rsidR="00AB5BCC" w:rsidRPr="00417A3D">
              <w:rPr>
                <w:color w:val="45B0E1" w:themeColor="accent1" w:themeTint="99"/>
              </w:rPr>
              <w:t xml:space="preserve"> We describe this issue more in a footnote in our Limitations section because it sparked so much reflection among our co-authors.</w:t>
            </w:r>
          </w:p>
        </w:tc>
      </w:tr>
    </w:tbl>
    <w:p w14:paraId="7F9DC1E3" w14:textId="77777777" w:rsidR="008F20DD" w:rsidRDefault="008F20DD" w:rsidP="008F20DD"/>
    <w:p w14:paraId="5C009E45" w14:textId="2D293AE9" w:rsidR="008F20DD" w:rsidRDefault="00615B33" w:rsidP="00CF55A3">
      <w:r w:rsidRPr="00186E8E">
        <w:t xml:space="preserve">I think it is pivotal that the authors conduct some kind of risk of bias assessment of the studies included in the meta-analysis. I would recommend using the ROB2 tools, see </w:t>
      </w:r>
      <w:hyperlink r:id="rId7" w:history="1">
        <w:r w:rsidR="00BD2A1C" w:rsidRPr="00186E8E">
          <w:rPr>
            <w:rStyle w:val="Hyperlink"/>
          </w:rPr>
          <w:t>https://sites.google.com/site/riskofbiastool/welcome</w:t>
        </w:r>
      </w:hyperlink>
      <w:r w:rsidRPr="00186E8E">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1FE4E679" w:rsidR="00186E8E" w:rsidRDefault="00186E8E" w:rsidP="00186E8E">
            <w:r>
              <w:rPr>
                <w:color w:val="45B0E1" w:themeColor="accent1" w:themeTint="99"/>
              </w:rPr>
              <w:t xml:space="preserve">The updated manuscript includes ratings from a modified variant of a checklist described in the editorial: Downs and Black (1998). We found that many checklists contained </w:t>
            </w:r>
            <w:proofErr w:type="gramStart"/>
            <w:r>
              <w:rPr>
                <w:color w:val="45B0E1" w:themeColor="accent1" w:themeTint="99"/>
              </w:rPr>
              <w:t>a large number of</w:t>
            </w:r>
            <w:proofErr w:type="gramEnd"/>
            <w:r>
              <w:rPr>
                <w:color w:val="45B0E1" w:themeColor="accent1" w:themeTint="99"/>
              </w:rPr>
              <w:t xml:space="preserve"> items that were not applicable to literature we reviewed (e.g., baseline allocations, deviations from trial protocols, etc.). The same limitation applied to the Downs and Black (1998) checklist, but we felt we were able to assess most of the included items. The three scales we coded (reporting quality, external validity, and internal validity) were not significantly associated with observed effect sizes, so they are only discussed descriptively.</w:t>
            </w:r>
          </w:p>
          <w:p w14:paraId="58E33F7C" w14:textId="3F5E2BC5" w:rsidR="00681C9C" w:rsidRPr="008F20DD" w:rsidRDefault="00681C9C" w:rsidP="00BD2A1C">
            <w:r>
              <w:t xml:space="preserve"> </w:t>
            </w:r>
          </w:p>
        </w:tc>
      </w:tr>
    </w:tbl>
    <w:p w14:paraId="591538CE" w14:textId="77777777" w:rsidR="00FC4D56" w:rsidRDefault="00FC4D56" w:rsidP="00CF55A3"/>
    <w:p w14:paraId="3DBC64FA" w14:textId="65B48312" w:rsidR="00FC4D56" w:rsidRDefault="00FC4D56" w:rsidP="00CF55A3">
      <w:r w:rsidRPr="00186E8E">
        <w:rPr>
          <w:highlight w:val="yellow"/>
        </w:rPr>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048D1F31" w:rsidR="00FC4D56" w:rsidRPr="003A1A21" w:rsidRDefault="003A1A21" w:rsidP="003B5923">
            <w:pPr>
              <w:rPr>
                <w:color w:val="45B0E1" w:themeColor="accent1" w:themeTint="99"/>
              </w:rPr>
            </w:pPr>
            <w:r>
              <w:rPr>
                <w:color w:val="45B0E1" w:themeColor="accent1" w:themeTint="99"/>
              </w:rPr>
              <w:t xml:space="preserve">We briefly address points 1 and 2 in the first paragraph of the </w:t>
            </w:r>
            <w:r w:rsidRPr="003A1A21">
              <w:rPr>
                <w:i/>
                <w:iCs/>
                <w:color w:val="45B0E1" w:themeColor="accent1" w:themeTint="99"/>
              </w:rPr>
              <w:t>Methodology</w:t>
            </w:r>
            <w:r>
              <w:rPr>
                <w:color w:val="45B0E1" w:themeColor="accent1" w:themeTint="99"/>
              </w:rPr>
              <w:t xml:space="preserve"> </w:t>
            </w:r>
            <w:r w:rsidRPr="003A1A21">
              <w:rPr>
                <w:color w:val="45B0E1" w:themeColor="accent1" w:themeTint="99"/>
              </w:rPr>
              <w:t>section,</w:t>
            </w:r>
            <w:r>
              <w:rPr>
                <w:color w:val="45B0E1" w:themeColor="accent1" w:themeTint="99"/>
              </w:rPr>
              <w:t xml:space="preserve"> wherein we argue that excellent narrative reviews exist but don’t allow us to </w:t>
            </w:r>
            <w:r w:rsidRPr="003A1A21">
              <w:rPr>
                <w:color w:val="45B0E1" w:themeColor="accent1" w:themeTint="99"/>
              </w:rPr>
              <w:t>quantitatively evaluate the magnitude, consistency, and potential moderators of demand effects.</w:t>
            </w:r>
            <w:r>
              <w:rPr>
                <w:color w:val="45B0E1" w:themeColor="accent1" w:themeTint="99"/>
              </w:rPr>
              <w:t xml:space="preserve"> These evaluations informed what we believe is a fundamentally important and novel conclusion: that demand effects appear to be inferentially consequential</w:t>
            </w:r>
            <w:r w:rsidRPr="003A1A21">
              <w:rPr>
                <w:color w:val="45B0E1" w:themeColor="accent1" w:themeTint="99"/>
              </w:rPr>
              <w:t>, unreliable, and difficult to explain</w:t>
            </w:r>
            <w:r>
              <w:rPr>
                <w:color w:val="45B0E1" w:themeColor="accent1" w:themeTint="99"/>
              </w:rPr>
              <w:t>.</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1F71C600" w:rsidR="007A0E79" w:rsidRPr="008F20DD" w:rsidRDefault="003A1A21" w:rsidP="003B5923">
            <w:r w:rsidRPr="003A1A21">
              <w:rPr>
                <w:color w:val="45B0E1" w:themeColor="accent1" w:themeTint="99"/>
              </w:rPr>
              <w:t xml:space="preserve">We implemented this recommendation in the updated manuscript, </w:t>
            </w:r>
            <w:proofErr w:type="gramStart"/>
            <w:r w:rsidRPr="003A1A21">
              <w:rPr>
                <w:color w:val="45B0E1" w:themeColor="accent1" w:themeTint="99"/>
              </w:rPr>
              <w:t>and also</w:t>
            </w:r>
            <w:proofErr w:type="gramEnd"/>
            <w:r w:rsidRPr="003A1A21">
              <w:rPr>
                <w:color w:val="45B0E1" w:themeColor="accent1" w:themeTint="99"/>
              </w:rPr>
              <w:t xml:space="preserve"> noted it as a deviation from our pre-registr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w:t>
      </w:r>
      <w:r w:rsidRPr="00F208D2">
        <w:lastRenderedPageBreak/>
        <w:t xml:space="preserve">version), thus I cannot see when the changes to the protocol were made. The document was last updated 2024-01-23 which is after the study was conducted. Therefore, (I don’t believe this to be the case) </w:t>
      </w:r>
      <w:proofErr w:type="spellStart"/>
      <w:r w:rsidRPr="00F208D2">
        <w:t>HARking</w:t>
      </w:r>
      <w:proofErr w:type="spellEnd"/>
      <w:r w:rsidRPr="00F208D2">
        <w:t xml:space="preserve">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53B23A3B" w14:textId="45052410" w:rsidR="00417A3D" w:rsidRDefault="00417A3D" w:rsidP="003B5923">
            <w:pPr>
              <w:rPr>
                <w:color w:val="45B0E1" w:themeColor="accent1" w:themeTint="99"/>
              </w:rPr>
            </w:pPr>
            <w:r w:rsidRPr="00417A3D">
              <w:rPr>
                <w:color w:val="45B0E1" w:themeColor="accent1" w:themeTint="99"/>
              </w:rPr>
              <w:t>We apologize in advance for some of the issues you encountered while navigating our OSF page. The platform is a work in progress</w:t>
            </w:r>
            <w:r>
              <w:rPr>
                <w:color w:val="45B0E1" w:themeColor="accent1" w:themeTint="99"/>
              </w:rPr>
              <w:t>.</w:t>
            </w:r>
          </w:p>
          <w:p w14:paraId="3E224D88" w14:textId="77777777" w:rsidR="00417A3D" w:rsidRDefault="00417A3D" w:rsidP="003B5923">
            <w:pPr>
              <w:rPr>
                <w:color w:val="45B0E1" w:themeColor="accent1" w:themeTint="99"/>
              </w:rPr>
            </w:pPr>
          </w:p>
          <w:p w14:paraId="5B98A901" w14:textId="6D100161" w:rsidR="00417A3D" w:rsidRDefault="00417A3D" w:rsidP="003B5923">
            <w:pPr>
              <w:rPr>
                <w:color w:val="45B0E1" w:themeColor="accent1" w:themeTint="99"/>
              </w:rPr>
            </w:pPr>
            <w:r>
              <w:rPr>
                <w:color w:val="45B0E1" w:themeColor="accent1" w:themeTint="99"/>
              </w:rPr>
              <w:t>It appears that the OSF repository tab that would usually link to the pre-registration is not functional when we provide reviewers with an anonymized link. Nonetheless, we were able to create a separate anonymized link to the pre-registration:</w:t>
            </w:r>
          </w:p>
          <w:p w14:paraId="393E6BC4" w14:textId="77777777" w:rsidR="00417A3D" w:rsidRDefault="00417A3D" w:rsidP="003B5923">
            <w:pPr>
              <w:rPr>
                <w:color w:val="45B0E1" w:themeColor="accent1" w:themeTint="99"/>
              </w:rPr>
            </w:pPr>
          </w:p>
          <w:p w14:paraId="1B324048" w14:textId="241D93F2" w:rsidR="00417A3D" w:rsidRDefault="00417A3D" w:rsidP="003B5923">
            <w:pPr>
              <w:rPr>
                <w:color w:val="45B0E1" w:themeColor="accent1" w:themeTint="99"/>
              </w:rPr>
            </w:pPr>
            <w:r w:rsidRPr="00417A3D">
              <w:rPr>
                <w:color w:val="45B0E1" w:themeColor="accent1" w:themeTint="99"/>
              </w:rPr>
              <w:t>https://osf.io/kwpys/?view_only=8910e0dda30b4784b8ee6e3cfa60ba34</w:t>
            </w:r>
          </w:p>
          <w:p w14:paraId="1435A4A4" w14:textId="77777777" w:rsidR="00417A3D" w:rsidRDefault="00417A3D" w:rsidP="003B5923">
            <w:pPr>
              <w:rPr>
                <w:color w:val="45B0E1" w:themeColor="accent1" w:themeTint="99"/>
              </w:rPr>
            </w:pPr>
          </w:p>
          <w:p w14:paraId="67197EB0" w14:textId="7570E943" w:rsidR="00902769" w:rsidRDefault="00417A3D" w:rsidP="003B5923">
            <w:pPr>
              <w:rPr>
                <w:color w:val="45B0E1" w:themeColor="accent1" w:themeTint="99"/>
              </w:rPr>
            </w:pPr>
            <w:r>
              <w:rPr>
                <w:color w:val="45B0E1" w:themeColor="accent1" w:themeTint="99"/>
              </w:rPr>
              <w:t>Please note that we did not use an OSF template for the pre-registration because none existed when we began our meta-analysis (</w:t>
            </w:r>
            <w:r w:rsidRPr="00417A3D">
              <w:rPr>
                <w:color w:val="45B0E1" w:themeColor="accent1" w:themeTint="99"/>
              </w:rPr>
              <w:t>van den Akker</w:t>
            </w:r>
            <w:r>
              <w:rPr>
                <w:color w:val="45B0E1" w:themeColor="accent1" w:themeTint="99"/>
              </w:rPr>
              <w:t xml:space="preserve"> et al., 2023). </w:t>
            </w:r>
            <w:r w:rsidR="00902769">
              <w:rPr>
                <w:color w:val="45B0E1" w:themeColor="accent1" w:themeTint="99"/>
              </w:rPr>
              <w:t xml:space="preserve">For reasons we don’t understand, this </w:t>
            </w:r>
            <w:r w:rsidR="00902769" w:rsidRPr="000E7E7A">
              <w:rPr>
                <w:color w:val="45B0E1" w:themeColor="accent1" w:themeTint="99"/>
              </w:rPr>
              <w:t xml:space="preserve">seemed to prohibit us from creating time-stamped edits, which were instead performed on GitHub. Nonetheless, </w:t>
            </w:r>
            <w:proofErr w:type="gramStart"/>
            <w:r w:rsidR="00902769" w:rsidRPr="000E7E7A">
              <w:rPr>
                <w:color w:val="45B0E1" w:themeColor="accent1" w:themeTint="99"/>
              </w:rPr>
              <w:t>in an attempt to</w:t>
            </w:r>
            <w:proofErr w:type="gramEnd"/>
            <w:r w:rsidR="00902769" w:rsidRPr="000E7E7A">
              <w:rPr>
                <w:color w:val="45B0E1" w:themeColor="accent1" w:themeTint="99"/>
              </w:rPr>
              <w:t xml:space="preserve"> rectify the situation in a relatively streamlined manner, we have uploaded a single document describing the differences between our original pre-registration and the methods reported in our final manuscript.</w:t>
            </w:r>
          </w:p>
          <w:p w14:paraId="4DCC2F55" w14:textId="77777777" w:rsidR="00902769" w:rsidRDefault="00902769" w:rsidP="003B5923">
            <w:pPr>
              <w:rPr>
                <w:color w:val="45B0E1" w:themeColor="accent1" w:themeTint="99"/>
              </w:rPr>
            </w:pPr>
          </w:p>
          <w:p w14:paraId="25570289" w14:textId="23EA68F6" w:rsidR="00902769" w:rsidRPr="008F20DD" w:rsidRDefault="00902769" w:rsidP="00902769">
            <w:r>
              <w:rPr>
                <w:color w:val="45B0E1" w:themeColor="accent1" w:themeTint="99"/>
              </w:rPr>
              <w:t>Thank you for your attention to this issue. We appreciate the value you place on open science.</w:t>
            </w:r>
          </w:p>
          <w:p w14:paraId="0C2EB05A" w14:textId="5F9FB259" w:rsidR="00F208D2" w:rsidRPr="008F20DD" w:rsidRDefault="00F208D2" w:rsidP="003B5923"/>
        </w:tc>
      </w:tr>
    </w:tbl>
    <w:p w14:paraId="4465B071" w14:textId="77777777" w:rsidR="00F208D2" w:rsidRDefault="00F208D2" w:rsidP="00CF55A3"/>
    <w:p w14:paraId="3ACFB373" w14:textId="77BBA0E5" w:rsidR="000930EB" w:rsidRDefault="000930EB" w:rsidP="00CF55A3">
      <w:r w:rsidRPr="000930EB">
        <w:t xml:space="preserve">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w:t>
      </w:r>
      <w:proofErr w:type="spellStart"/>
      <w:r w:rsidRPr="000930EB">
        <w:t>metafor</w:t>
      </w:r>
      <w:proofErr w:type="spellEnd"/>
      <w:r w:rsidRPr="000930EB">
        <w:t xml:space="preserve">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60397135" w14:textId="77777777" w:rsidR="000930EB" w:rsidRDefault="00C34AD2" w:rsidP="003B5923">
            <w:pPr>
              <w:rPr>
                <w:color w:val="45B0E1" w:themeColor="accent1" w:themeTint="99"/>
              </w:rPr>
            </w:pPr>
            <w:r w:rsidRPr="000E7E7A">
              <w:rPr>
                <w:color w:val="45B0E1" w:themeColor="accent1" w:themeTint="99"/>
              </w:rPr>
              <w:t xml:space="preserve">Updated manuscript uses the robust function from the </w:t>
            </w:r>
            <w:proofErr w:type="spellStart"/>
            <w:r w:rsidRPr="000E7E7A">
              <w:rPr>
                <w:color w:val="45B0E1" w:themeColor="accent1" w:themeTint="99"/>
              </w:rPr>
              <w:t>metafor</w:t>
            </w:r>
            <w:proofErr w:type="spellEnd"/>
            <w:r w:rsidRPr="000E7E7A">
              <w:rPr>
                <w:color w:val="45B0E1" w:themeColor="accent1" w:themeTint="99"/>
              </w:rPr>
              <w:t xml:space="preserve"> package to calculate CHE-RVE models.</w:t>
            </w:r>
          </w:p>
          <w:p w14:paraId="5E098F0B" w14:textId="6C0B45B7" w:rsidR="00B241CA" w:rsidRPr="000E7E7A" w:rsidRDefault="00B241CA" w:rsidP="003B5923">
            <w:pPr>
              <w:rPr>
                <w:color w:val="45B0E1" w:themeColor="accent1" w:themeTint="99"/>
              </w:rPr>
            </w:pP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13354AB7" w14:textId="49125712" w:rsidR="00FF5490" w:rsidRPr="00B241CA" w:rsidRDefault="00FF5490" w:rsidP="003B5923">
            <w:pPr>
              <w:rPr>
                <w:color w:val="45B0E1" w:themeColor="accent1" w:themeTint="99"/>
              </w:rPr>
            </w:pPr>
            <w:r w:rsidRPr="00B241CA">
              <w:rPr>
                <w:color w:val="45B0E1" w:themeColor="accent1" w:themeTint="99"/>
              </w:rP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rsidRPr="00B241CA">
              <w:rPr>
                <w:color w:val="45B0E1" w:themeColor="accent1" w:themeTint="99"/>
              </w:rPr>
              <w:t xml:space="preserve"> and we feared that adding cluster-robust estimates to the 3-level precision-effect test might unacceptably reduce its power to detect small study bias (i.e., be too liberal).</w:t>
            </w:r>
          </w:p>
          <w:p w14:paraId="7B4FDF77" w14:textId="77777777" w:rsidR="00FF5490" w:rsidRPr="00B241CA" w:rsidRDefault="00FF5490" w:rsidP="003B5923">
            <w:pPr>
              <w:rPr>
                <w:color w:val="45B0E1" w:themeColor="accent1" w:themeTint="99"/>
              </w:rPr>
            </w:pPr>
          </w:p>
          <w:p w14:paraId="4E88A865" w14:textId="77777777" w:rsidR="000930EB" w:rsidRDefault="0045087D" w:rsidP="003B5923">
            <w:pPr>
              <w:rPr>
                <w:color w:val="45B0E1" w:themeColor="accent1" w:themeTint="99"/>
              </w:rPr>
            </w:pPr>
            <w:proofErr w:type="gramStart"/>
            <w:r w:rsidRPr="00B241CA">
              <w:rPr>
                <w:color w:val="45B0E1" w:themeColor="accent1" w:themeTint="99"/>
              </w:rPr>
              <w:t>That being said, we</w:t>
            </w:r>
            <w:proofErr w:type="gramEnd"/>
            <w:r w:rsidRPr="00B241CA">
              <w:rPr>
                <w:color w:val="45B0E1" w:themeColor="accent1" w:themeTint="99"/>
              </w:rPr>
              <w:t xml:space="preserve"> ran the analyses in an exploratory fashion and found that it did not change our inference. We now report this in a footnote.</w:t>
            </w:r>
          </w:p>
          <w:p w14:paraId="6AE602A0" w14:textId="1880FA80" w:rsidR="00B241CA" w:rsidRPr="008F20DD" w:rsidRDefault="00B241CA" w:rsidP="003B5923"/>
        </w:tc>
      </w:tr>
    </w:tbl>
    <w:p w14:paraId="79F5CFFF" w14:textId="77777777" w:rsidR="000930EB" w:rsidRDefault="000930EB" w:rsidP="00CF55A3"/>
    <w:p w14:paraId="1D8F246D" w14:textId="2185EC1D" w:rsidR="000930EB" w:rsidRDefault="000930EB" w:rsidP="00CF55A3">
      <w:r>
        <w:lastRenderedPageBreak/>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034F2CD4" w14:textId="77777777" w:rsidR="000930EB" w:rsidRDefault="002D72B0" w:rsidP="00CF55A3">
            <w:pPr>
              <w:rPr>
                <w:color w:val="45B0E1" w:themeColor="accent1" w:themeTint="99"/>
              </w:rPr>
            </w:pPr>
            <w:r w:rsidRPr="00B241CA">
              <w:rPr>
                <w:color w:val="45B0E1" w:themeColor="accent1" w:themeTint="99"/>
              </w:rPr>
              <w:t xml:space="preserve">We used the robust function from the </w:t>
            </w:r>
            <w:proofErr w:type="spellStart"/>
            <w:r w:rsidRPr="00B241CA">
              <w:rPr>
                <w:color w:val="45B0E1" w:themeColor="accent1" w:themeTint="99"/>
              </w:rPr>
              <w:t>metafor</w:t>
            </w:r>
            <w:proofErr w:type="spellEnd"/>
            <w:r w:rsidRPr="00B241CA">
              <w:rPr>
                <w:color w:val="45B0E1" w:themeColor="accent1" w:themeTint="99"/>
              </w:rPr>
              <w:t xml:space="preserve"> package in the </w:t>
            </w:r>
            <w:r w:rsidR="00B241CA" w:rsidRPr="00B241CA">
              <w:rPr>
                <w:color w:val="45B0E1" w:themeColor="accent1" w:themeTint="99"/>
              </w:rPr>
              <w:t>updated</w:t>
            </w:r>
            <w:r w:rsidRPr="00B241CA">
              <w:rPr>
                <w:color w:val="45B0E1" w:themeColor="accent1" w:themeTint="99"/>
              </w:rPr>
              <w:t xml:space="preserve"> paper.</w:t>
            </w:r>
          </w:p>
          <w:p w14:paraId="60761E79" w14:textId="4F0E923F" w:rsidR="00B241CA" w:rsidRDefault="00B241CA" w:rsidP="00CF55A3"/>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AF4F397" w14:textId="77777777" w:rsidR="00B241CA" w:rsidRDefault="00B241CA" w:rsidP="00B241CA">
            <w:pPr>
              <w:rPr>
                <w:color w:val="45B0E1" w:themeColor="accent1" w:themeTint="99"/>
              </w:rPr>
            </w:pPr>
            <w:r w:rsidRPr="00B241CA">
              <w:rPr>
                <w:color w:val="45B0E1" w:themeColor="accent1" w:themeTint="99"/>
              </w:rPr>
              <w:t xml:space="preserve">Thank you for reviewing the effect size calculation script! </w:t>
            </w:r>
          </w:p>
          <w:p w14:paraId="1811D029" w14:textId="77777777" w:rsidR="00B241CA" w:rsidRDefault="00B241CA" w:rsidP="00B241CA">
            <w:pPr>
              <w:rPr>
                <w:color w:val="45B0E1" w:themeColor="accent1" w:themeTint="99"/>
              </w:rPr>
            </w:pPr>
          </w:p>
          <w:p w14:paraId="75CB0B4A" w14:textId="77777777" w:rsidR="000930EB" w:rsidRDefault="00B241CA" w:rsidP="00B241CA">
            <w:pPr>
              <w:rPr>
                <w:color w:val="45B0E1" w:themeColor="accent1" w:themeTint="99"/>
              </w:rPr>
            </w:pPr>
            <w:r w:rsidRPr="00B241CA">
              <w:rPr>
                <w:color w:val="45B0E1" w:themeColor="accent1" w:themeTint="99"/>
              </w:rPr>
              <w:t xml:space="preserve">Code for all analyses are located in the script titled </w:t>
            </w:r>
            <w:proofErr w:type="spellStart"/>
            <w:r w:rsidRPr="00B241CA">
              <w:rPr>
                <w:color w:val="45B0E1" w:themeColor="accent1" w:themeTint="99"/>
              </w:rPr>
              <w:t>metaware_</w:t>
            </w:r>
            <w:proofErr w:type="gramStart"/>
            <w:r w:rsidRPr="00B241CA">
              <w:rPr>
                <w:color w:val="45B0E1" w:themeColor="accent1" w:themeTint="99"/>
              </w:rPr>
              <w:t>manuscript.Rmd</w:t>
            </w:r>
            <w:proofErr w:type="spellEnd"/>
            <w:proofErr w:type="gramEnd"/>
            <w:r w:rsidRPr="00B241CA">
              <w:rPr>
                <w:color w:val="45B0E1" w:themeColor="accent1" w:themeTint="99"/>
              </w:rPr>
              <w:t xml:space="preserve"> – which helps ensure that our manuscript is computationally reproducible.</w:t>
            </w:r>
          </w:p>
          <w:p w14:paraId="273C4FEB" w14:textId="1231B5A2" w:rsidR="00B241CA" w:rsidRDefault="00B241CA" w:rsidP="00B241CA"/>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A41009A" w:rsidR="00B241CA" w:rsidRPr="00B241CA" w:rsidRDefault="00B241CA" w:rsidP="003B5923">
            <w:pPr>
              <w:rPr>
                <w:color w:val="45B0E1" w:themeColor="accent1" w:themeTint="99"/>
              </w:rPr>
            </w:pPr>
            <w:r>
              <w:rPr>
                <w:color w:val="45B0E1" w:themeColor="accent1" w:themeTint="99"/>
              </w:rPr>
              <w:t xml:space="preserve">To address this, the updated forest plot </w:t>
            </w:r>
            <w:proofErr w:type="gramStart"/>
            <w:r>
              <w:rPr>
                <w:color w:val="45B0E1" w:themeColor="accent1" w:themeTint="99"/>
              </w:rPr>
              <w:t>show</w:t>
            </w:r>
            <w:proofErr w:type="gramEnd"/>
            <w:r>
              <w:rPr>
                <w:color w:val="45B0E1" w:themeColor="accent1" w:themeTint="99"/>
              </w:rPr>
              <w:t xml:space="preserve"> one aggregated effect size per study.</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w:t>
      </w:r>
      <w:proofErr w:type="spellStart"/>
      <w:r w:rsidRPr="000930EB">
        <w:t>i.e</w:t>
      </w:r>
      <w:proofErr w:type="spellEnd"/>
      <w:r w:rsidRPr="000930EB">
        <w:t xml:space="preserv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0037DD04" w14:textId="77777777" w:rsidR="00B241CA" w:rsidRPr="00DE7058" w:rsidRDefault="00B241CA" w:rsidP="003B5923">
            <w:pPr>
              <w:rPr>
                <w:color w:val="45B0E1" w:themeColor="accent1" w:themeTint="99"/>
              </w:rPr>
            </w:pPr>
            <w:r w:rsidRPr="00DE7058">
              <w:rPr>
                <w:color w:val="45B0E1" w:themeColor="accent1" w:themeTint="99"/>
              </w:rPr>
              <w:t>Thank you for such exceptional attention to detail.</w:t>
            </w:r>
          </w:p>
          <w:p w14:paraId="35D6D730" w14:textId="77777777" w:rsidR="00B241CA" w:rsidRPr="00DE7058" w:rsidRDefault="00B241CA" w:rsidP="003B5923">
            <w:pPr>
              <w:rPr>
                <w:color w:val="45B0E1" w:themeColor="accent1" w:themeTint="99"/>
              </w:rPr>
            </w:pPr>
          </w:p>
          <w:p w14:paraId="1965EE73" w14:textId="5D5C1F9B" w:rsidR="000930EB" w:rsidRPr="00DE7058" w:rsidRDefault="00B241CA" w:rsidP="003B5923">
            <w:pPr>
              <w:rPr>
                <w:color w:val="45B0E1" w:themeColor="accent1" w:themeTint="99"/>
              </w:rPr>
            </w:pPr>
            <w:r w:rsidRPr="00DE7058">
              <w:rPr>
                <w:color w:val="45B0E1" w:themeColor="accent1" w:themeTint="99"/>
              </w:rPr>
              <w:t>This is not</w:t>
            </w:r>
            <w:r w:rsidR="000930EB" w:rsidRPr="00DE7058">
              <w:rPr>
                <w:color w:val="45B0E1" w:themeColor="accent1" w:themeTint="99"/>
              </w:rPr>
              <w:t xml:space="preserve"> a mistake. In the manuscript, we mention that we didn’t throw away an observation if they </w:t>
            </w:r>
            <w:r w:rsidRPr="00DE7058">
              <w:rPr>
                <w:color w:val="45B0E1" w:themeColor="accent1" w:themeTint="99"/>
              </w:rPr>
              <w:t xml:space="preserve">(a) </w:t>
            </w:r>
            <w:r w:rsidR="00C70B8D" w:rsidRPr="00DE7058">
              <w:rPr>
                <w:color w:val="45B0E1" w:themeColor="accent1" w:themeTint="99"/>
              </w:rPr>
              <w:t xml:space="preserve">described </w:t>
            </w:r>
            <w:r w:rsidRPr="00DE7058">
              <w:rPr>
                <w:color w:val="45B0E1" w:themeColor="accent1" w:themeTint="99"/>
              </w:rPr>
              <w:t xml:space="preserve">the direction and </w:t>
            </w:r>
            <w:r w:rsidR="00C70B8D" w:rsidRPr="00DE7058">
              <w:rPr>
                <w:color w:val="45B0E1" w:themeColor="accent1" w:themeTint="99"/>
              </w:rPr>
              <w:t xml:space="preserve">significance </w:t>
            </w:r>
            <w:r w:rsidRPr="00DE7058">
              <w:rPr>
                <w:color w:val="45B0E1" w:themeColor="accent1" w:themeTint="99"/>
              </w:rPr>
              <w:t xml:space="preserve">of the effect, </w:t>
            </w:r>
            <w:r w:rsidR="00C70B8D" w:rsidRPr="00DE7058">
              <w:rPr>
                <w:color w:val="45B0E1" w:themeColor="accent1" w:themeTint="99"/>
              </w:rPr>
              <w:t xml:space="preserve">but </w:t>
            </w:r>
            <w:r w:rsidRPr="00DE7058">
              <w:rPr>
                <w:color w:val="45B0E1" w:themeColor="accent1" w:themeTint="99"/>
              </w:rPr>
              <w:t xml:space="preserve">(b) </w:t>
            </w:r>
            <w:r w:rsidR="00C70B8D" w:rsidRPr="00DE7058">
              <w:rPr>
                <w:color w:val="45B0E1" w:themeColor="accent1" w:themeTint="99"/>
              </w:rPr>
              <w:t>didn’t provide any additional information needed to compute an effect size</w:t>
            </w:r>
            <w:r w:rsidR="000930EB" w:rsidRPr="00DE7058">
              <w:rPr>
                <w:color w:val="45B0E1" w:themeColor="accent1" w:themeTint="99"/>
              </w:rPr>
              <w:t xml:space="preserve">. </w:t>
            </w:r>
            <w:r w:rsidRPr="00DE7058">
              <w:rPr>
                <w:color w:val="45B0E1" w:themeColor="accent1" w:themeTint="99"/>
              </w:rPr>
              <w:t>(The exception was if the paper was recently, in which we often were able to work with original authors to get the information needed to compute an effect size.)</w:t>
            </w:r>
            <w:r w:rsidR="00DE7058" w:rsidRPr="00DE7058">
              <w:rPr>
                <w:color w:val="45B0E1" w:themeColor="accent1" w:themeTint="99"/>
              </w:rPr>
              <w:t xml:space="preserve"> </w:t>
            </w:r>
            <w:r w:rsidR="000930EB" w:rsidRPr="00DE7058">
              <w:rPr>
                <w:color w:val="45B0E1" w:themeColor="accent1" w:themeTint="99"/>
              </w:rPr>
              <w:t xml:space="preserve">Instead, </w:t>
            </w:r>
            <w:r w:rsidR="00DE7058" w:rsidRPr="00DE7058">
              <w:rPr>
                <w:color w:val="45B0E1" w:themeColor="accent1" w:themeTint="99"/>
              </w:rPr>
              <w:t xml:space="preserve">we (a) assumed </w:t>
            </w:r>
            <w:r w:rsidR="00DE7058" w:rsidRPr="00DE7058">
              <w:rPr>
                <w:i/>
                <w:iCs/>
                <w:color w:val="45B0E1" w:themeColor="accent1" w:themeTint="99"/>
              </w:rPr>
              <w:t>p</w:t>
            </w:r>
            <w:r w:rsidR="00DE7058" w:rsidRPr="00DE7058">
              <w:rPr>
                <w:color w:val="45B0E1" w:themeColor="accent1" w:themeTint="99"/>
              </w:rPr>
              <w:t>-values of .04 and .50 for significant and non-significant effects respectively</w:t>
            </w:r>
            <w:r w:rsidR="00DE7058" w:rsidRPr="00DE7058">
              <w:rPr>
                <w:i/>
                <w:iCs/>
                <w:color w:val="45B0E1" w:themeColor="accent1" w:themeTint="99"/>
              </w:rPr>
              <w:t xml:space="preserve">, </w:t>
            </w:r>
            <w:r w:rsidR="00DE7058" w:rsidRPr="00DE7058">
              <w:rPr>
                <w:color w:val="45B0E1" w:themeColor="accent1" w:themeTint="99"/>
              </w:rPr>
              <w:t xml:space="preserve">and then (b) estimated the </w:t>
            </w:r>
            <w:r w:rsidR="000930EB" w:rsidRPr="00DE7058">
              <w:rPr>
                <w:color w:val="45B0E1" w:themeColor="accent1" w:themeTint="99"/>
              </w:rPr>
              <w:t xml:space="preserve">effect size from that </w:t>
            </w:r>
            <w:r w:rsidR="000930EB" w:rsidRPr="00DE7058">
              <w:rPr>
                <w:i/>
                <w:iCs/>
                <w:color w:val="45B0E1" w:themeColor="accent1" w:themeTint="99"/>
              </w:rPr>
              <w:t>p</w:t>
            </w:r>
            <w:r w:rsidR="000930EB" w:rsidRPr="00DE7058">
              <w:rPr>
                <w:color w:val="45B0E1" w:themeColor="accent1" w:themeTint="99"/>
              </w:rPr>
              <w:t xml:space="preserve">-value. </w:t>
            </w:r>
          </w:p>
          <w:p w14:paraId="2A39BFC5" w14:textId="77777777" w:rsidR="000930EB" w:rsidRPr="00DE7058" w:rsidRDefault="000930EB" w:rsidP="003B5923">
            <w:pPr>
              <w:rPr>
                <w:color w:val="45B0E1" w:themeColor="accent1" w:themeTint="99"/>
              </w:rPr>
            </w:pPr>
          </w:p>
          <w:p w14:paraId="438B1C68" w14:textId="77777777" w:rsidR="000930EB" w:rsidRPr="00DE7058" w:rsidRDefault="000930EB" w:rsidP="003B5923">
            <w:pPr>
              <w:rPr>
                <w:color w:val="45B0E1" w:themeColor="accent1" w:themeTint="99"/>
              </w:rPr>
            </w:pPr>
            <w:r w:rsidRPr="00DE7058">
              <w:rPr>
                <w:color w:val="45B0E1" w:themeColor="accent1" w:themeTint="99"/>
              </w:rPr>
              <w:t xml:space="preserve">In </w:t>
            </w:r>
            <w:r w:rsidR="00B241CA" w:rsidRPr="00DE7058">
              <w:rPr>
                <w:color w:val="45B0E1" w:themeColor="accent1" w:themeTint="99"/>
              </w:rPr>
              <w:t>the Kenealy (1998) case</w:t>
            </w:r>
            <w:r w:rsidRPr="00DE7058">
              <w:rPr>
                <w:color w:val="45B0E1" w:themeColor="accent1" w:themeTint="99"/>
              </w:rPr>
              <w:t xml:space="preserve">, the entire paper </w:t>
            </w:r>
            <w:r w:rsidR="00C70B8D" w:rsidRPr="00DE7058">
              <w:rPr>
                <w:color w:val="45B0E1" w:themeColor="accent1" w:themeTint="99"/>
              </w:rPr>
              <w:t xml:space="preserve">only described </w:t>
            </w:r>
            <w:r w:rsidR="00B241CA" w:rsidRPr="00DE7058">
              <w:rPr>
                <w:color w:val="45B0E1" w:themeColor="accent1" w:themeTint="99"/>
              </w:rPr>
              <w:t>the direction and s</w:t>
            </w:r>
            <w:r w:rsidR="00C70B8D" w:rsidRPr="00DE7058">
              <w:rPr>
                <w:color w:val="45B0E1" w:themeColor="accent1" w:themeTint="99"/>
              </w:rPr>
              <w:t>ignificance</w:t>
            </w:r>
            <w:r w:rsidR="00B241CA" w:rsidRPr="00DE7058">
              <w:rPr>
                <w:color w:val="45B0E1" w:themeColor="accent1" w:themeTint="99"/>
              </w:rPr>
              <w:t xml:space="preserve"> of the effects</w:t>
            </w:r>
            <w:r w:rsidR="00C70B8D" w:rsidRPr="00DE7058">
              <w:rPr>
                <w:color w:val="45B0E1" w:themeColor="accent1" w:themeTint="99"/>
              </w:rPr>
              <w:t xml:space="preserve">. </w:t>
            </w:r>
            <w:r w:rsidR="00B241CA" w:rsidRPr="00DE7058">
              <w:rPr>
                <w:color w:val="45B0E1" w:themeColor="accent1" w:themeTint="99"/>
              </w:rPr>
              <w:t xml:space="preserve">This is now described in the </w:t>
            </w:r>
            <w:r w:rsidR="00B241CA" w:rsidRPr="00DE7058">
              <w:rPr>
                <w:i/>
                <w:iCs/>
                <w:color w:val="45B0E1" w:themeColor="accent1" w:themeTint="99"/>
              </w:rPr>
              <w:t>Methodology</w:t>
            </w:r>
            <w:r w:rsidR="00B241CA" w:rsidRPr="00DE7058">
              <w:rPr>
                <w:color w:val="45B0E1" w:themeColor="accent1" w:themeTint="99"/>
              </w:rPr>
              <w:t xml:space="preserve"> section</w:t>
            </w:r>
            <w:r w:rsidR="00C70B8D" w:rsidRPr="00DE7058">
              <w:rPr>
                <w:color w:val="45B0E1" w:themeColor="accent1" w:themeTint="99"/>
              </w:rPr>
              <w:t>.</w:t>
            </w:r>
          </w:p>
          <w:p w14:paraId="4E64A296" w14:textId="77777777" w:rsidR="00DE7058" w:rsidRPr="00DE7058" w:rsidRDefault="00DE7058" w:rsidP="003B5923">
            <w:pPr>
              <w:rPr>
                <w:color w:val="45B0E1" w:themeColor="accent1" w:themeTint="99"/>
              </w:rPr>
            </w:pPr>
          </w:p>
          <w:p w14:paraId="1D15BD34" w14:textId="55374248" w:rsidR="00DE7058" w:rsidRPr="00DE7058" w:rsidRDefault="00DE7058" w:rsidP="003B5923">
            <w:r w:rsidRPr="00DE7058">
              <w:rPr>
                <w:color w:val="45B0E1" w:themeColor="accent1" w:themeTint="99"/>
              </w:rPr>
              <w:t xml:space="preserve">Of relevance, papers that did not report enough information to directly compute an effect size received lower scores in the reporting subscale of the Downs and Black (1998) checklist. These scores were </w:t>
            </w:r>
            <w:r w:rsidRPr="00DE7058">
              <w:rPr>
                <w:i/>
                <w:iCs/>
                <w:color w:val="45B0E1" w:themeColor="accent1" w:themeTint="99"/>
              </w:rPr>
              <w:t>not</w:t>
            </w:r>
            <w:r w:rsidRPr="00DE7058">
              <w:rPr>
                <w:color w:val="45B0E1" w:themeColor="accent1" w:themeTint="99"/>
              </w:rPr>
              <w:t xml:space="preserve"> significantly associated with observed demand effects.</w:t>
            </w:r>
          </w:p>
        </w:tc>
      </w:tr>
    </w:tbl>
    <w:p w14:paraId="24BDB6AC" w14:textId="77777777" w:rsidR="000930EB" w:rsidRDefault="000930EB" w:rsidP="000930EB"/>
    <w:p w14:paraId="1753C03E" w14:textId="4CC8A878" w:rsidR="00C70B8D" w:rsidRPr="000930EB" w:rsidRDefault="00C70B8D" w:rsidP="000930EB">
      <w:r>
        <w:lastRenderedPageBreak/>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601049FA" w14:textId="77777777" w:rsidR="00C70B8D" w:rsidRDefault="00DE7058" w:rsidP="003B5923">
            <w:pPr>
              <w:rPr>
                <w:color w:val="45B0E1" w:themeColor="accent1" w:themeTint="99"/>
              </w:rPr>
            </w:pPr>
            <w:r w:rsidRPr="00DE7058">
              <w:rPr>
                <w:color w:val="45B0E1" w:themeColor="accent1" w:themeTint="99"/>
              </w:rPr>
              <w:t>This analysis was performed in the original paper, but perhaps not carefully described. When a different hypothesis was communicated, demand effects were significantly larger.</w:t>
            </w:r>
          </w:p>
          <w:p w14:paraId="444D7788" w14:textId="04D6BC7A" w:rsidR="00DE7058" w:rsidRDefault="00DE7058" w:rsidP="003B5923"/>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3F248201" w:rsidR="00C70B8D" w:rsidRDefault="00DE7058" w:rsidP="003B5923">
            <w:r w:rsidRPr="00DE7058">
              <w:rPr>
                <w:color w:val="45B0E1" w:themeColor="accent1" w:themeTint="99"/>
              </w:rPr>
              <w:t>Thank you for catching this. This analysis is described in the updated manuscript.</w:t>
            </w:r>
            <w:r w:rsidR="00C70B8D">
              <w:br/>
            </w:r>
          </w:p>
        </w:tc>
      </w:tr>
    </w:tbl>
    <w:p w14:paraId="17379679" w14:textId="6BF2F307" w:rsidR="00C70B8D" w:rsidRDefault="00C70B8D" w:rsidP="00C70B8D"/>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0550BCC7" w14:textId="4DEB1B18" w:rsidR="00DE7058" w:rsidRPr="00DE7058" w:rsidRDefault="00DE7058" w:rsidP="00DE7058">
            <w:pPr>
              <w:spacing w:after="160" w:line="259" w:lineRule="auto"/>
              <w:rPr>
                <w:color w:val="45B0E1" w:themeColor="accent1" w:themeTint="99"/>
              </w:rPr>
            </w:pPr>
            <w:r w:rsidRPr="00DE7058">
              <w:rPr>
                <w:color w:val="45B0E1" w:themeColor="accent1" w:themeTint="99"/>
              </w:rPr>
              <w:t>The editor would know best, but we believe our approach is consistent with their recommendations. See the below quote from Rodgers and Pustejovsky (2021).</w:t>
            </w:r>
          </w:p>
          <w:p w14:paraId="45587478" w14:textId="66CEB715" w:rsidR="00C70B8D" w:rsidRDefault="00C70B8D" w:rsidP="00DE7058">
            <w:pPr>
              <w:spacing w:after="160" w:line="259" w:lineRule="auto"/>
            </w:pPr>
            <w:r w:rsidRPr="00DE7058">
              <w:rPr>
                <w:color w:val="45B0E1" w:themeColor="accent1" w:themeTint="99"/>
              </w:rPr>
              <w:t>“When testing for selective reporting, practitioners should consider taking an exploratory approach by reporting multiple tests, such as the Egger MLMA and Egger sandwich tests, along with exploratory 3PSM likelihood ratio tests after aggregating or sampling effect sizes.”</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8"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45819C47" w14:textId="14E78769" w:rsidR="007D4815" w:rsidRDefault="007D4815" w:rsidP="007D4815">
            <w:pPr>
              <w:spacing w:after="160" w:line="259" w:lineRule="auto"/>
              <w:rPr>
                <w:color w:val="45B0E1" w:themeColor="accent1" w:themeTint="99"/>
              </w:rPr>
            </w:pPr>
            <w:r>
              <w:rPr>
                <w:color w:val="45B0E1" w:themeColor="accent1" w:themeTint="99"/>
              </w:rPr>
              <w:t xml:space="preserve">We hesitate to do this because our publication bias analyses were informed by the </w:t>
            </w:r>
            <w:r w:rsidRPr="00B241CA">
              <w:rPr>
                <w:color w:val="45B0E1" w:themeColor="accent1" w:themeTint="99"/>
              </w:rPr>
              <w:t>simulation results from Rodgers and Pustejovsky (2021)</w:t>
            </w:r>
            <w:r>
              <w:rPr>
                <w:color w:val="45B0E1" w:themeColor="accent1" w:themeTint="99"/>
              </w:rPr>
              <w:t xml:space="preserve">. </w:t>
            </w:r>
            <w:r w:rsidR="00B62A1A">
              <w:rPr>
                <w:color w:val="45B0E1" w:themeColor="accent1" w:themeTint="99"/>
              </w:rPr>
              <w:t>We do not believe that P</w:t>
            </w:r>
            <w:r>
              <w:rPr>
                <w:color w:val="45B0E1" w:themeColor="accent1" w:themeTint="99"/>
              </w:rPr>
              <w:t>ustejovsky and Rodgers (2019) simulate</w:t>
            </w:r>
            <w:r w:rsidR="00B62A1A">
              <w:rPr>
                <w:color w:val="45B0E1" w:themeColor="accent1" w:themeTint="99"/>
              </w:rPr>
              <w:t>d</w:t>
            </w:r>
            <w:r>
              <w:rPr>
                <w:color w:val="45B0E1" w:themeColor="accent1" w:themeTint="99"/>
              </w:rPr>
              <w:t xml:space="preserve"> instances where there are dependent effect sizes – so we view their 2021 work as a more authoritative guide for the present meta-analysis.</w:t>
            </w:r>
          </w:p>
          <w:p w14:paraId="4D108ADD" w14:textId="08AB17CE" w:rsidR="00C70B8D" w:rsidRPr="00B62A1A" w:rsidRDefault="007D4815" w:rsidP="00B62A1A">
            <w:pPr>
              <w:spacing w:after="160" w:line="259" w:lineRule="auto"/>
              <w:rPr>
                <w:color w:val="45B0E1" w:themeColor="accent1" w:themeTint="99"/>
              </w:rPr>
            </w:pPr>
            <w:r>
              <w:rPr>
                <w:color w:val="45B0E1" w:themeColor="accent1" w:themeTint="99"/>
              </w:rPr>
              <w:t>Perhaps the editor is willing to weigh in, though.</w:t>
            </w:r>
            <w:r w:rsidR="00B62A1A">
              <w:rPr>
                <w:color w:val="45B0E1" w:themeColor="accent1" w:themeTint="99"/>
              </w:rPr>
              <w:t xml:space="preserve"> We’re not sure if there is a package-based implementation of this method in R, but we believe we could implement the method based on </w:t>
            </w:r>
            <w:proofErr w:type="gramStart"/>
            <w:r w:rsidR="00B62A1A">
              <w:rPr>
                <w:color w:val="45B0E1" w:themeColor="accent1" w:themeTint="99"/>
              </w:rPr>
              <w:t>openly-available</w:t>
            </w:r>
            <w:proofErr w:type="gramEnd"/>
            <w:r w:rsidR="00B62A1A">
              <w:rPr>
                <w:color w:val="45B0E1" w:themeColor="accent1" w:themeTint="99"/>
              </w:rPr>
              <w:t xml:space="preserve"> code we found on the Open Science Framework.</w:t>
            </w:r>
          </w:p>
        </w:tc>
      </w:tr>
    </w:tbl>
    <w:p w14:paraId="432B0FC0" w14:textId="77777777" w:rsidR="00592FD8" w:rsidRDefault="00592FD8" w:rsidP="00C70B8D"/>
    <w:p w14:paraId="547F7E6D" w14:textId="3A8603B6" w:rsidR="00592FD8" w:rsidRDefault="00592FD8" w:rsidP="00C70B8D">
      <w:r w:rsidRPr="00592FD8">
        <w:t xml:space="preserve">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w:t>
      </w:r>
      <w:r w:rsidRPr="00592FD8">
        <w:lastRenderedPageBreak/>
        <w:t>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150BB603" w14:textId="323C047F" w:rsidR="00B62A1A" w:rsidRDefault="00B62A1A" w:rsidP="00B62A1A">
            <w:pPr>
              <w:rPr>
                <w:color w:val="45B0E1" w:themeColor="accent1" w:themeTint="99"/>
              </w:rPr>
            </w:pPr>
            <w:r>
              <w:rPr>
                <w:color w:val="45B0E1" w:themeColor="accent1" w:themeTint="99"/>
              </w:rPr>
              <w:t xml:space="preserve">We </w:t>
            </w:r>
            <w:r>
              <w:rPr>
                <w:color w:val="45B0E1" w:themeColor="accent1" w:themeTint="99"/>
              </w:rPr>
              <w:t xml:space="preserve">apologize for this oversight. We did consider that people could simply look at the document properties! </w:t>
            </w:r>
            <w:r w:rsidRPr="00B62A1A">
              <w:rPr>
                <w:color w:val="45B0E1" w:themeColor="accent1" w:themeTint="99"/>
                <w:highlight w:val="yellow"/>
              </w:rPr>
              <w:t>The updated OSF pages blinded document properties.</w:t>
            </w:r>
          </w:p>
          <w:p w14:paraId="0D9CFE68" w14:textId="77777777" w:rsidR="00B62A1A" w:rsidRDefault="00B62A1A" w:rsidP="00B62A1A">
            <w:pPr>
              <w:rPr>
                <w:color w:val="45B0E1" w:themeColor="accent1" w:themeTint="99"/>
              </w:rPr>
            </w:pPr>
          </w:p>
          <w:p w14:paraId="42FC51A1" w14:textId="2399F46D" w:rsidR="00B62A1A" w:rsidRDefault="00B62A1A" w:rsidP="00B62A1A">
            <w:pPr>
              <w:rPr>
                <w:color w:val="45B0E1" w:themeColor="accent1" w:themeTint="99"/>
              </w:rPr>
            </w:pPr>
            <w:r>
              <w:rPr>
                <w:color w:val="45B0E1" w:themeColor="accent1" w:themeTint="99"/>
              </w:rPr>
              <w:t>P.S. Please note that OSF pages can also be unblinded by tinkering with the URL</w:t>
            </w:r>
            <w:r w:rsidR="00705D95">
              <w:rPr>
                <w:color w:val="45B0E1" w:themeColor="accent1" w:themeTint="99"/>
              </w:rPr>
              <w:t>!</w:t>
            </w:r>
            <w:r>
              <w:rPr>
                <w:color w:val="45B0E1" w:themeColor="accent1" w:themeTint="99"/>
              </w:rPr>
              <w:t xml:space="preserve"> </w:t>
            </w:r>
            <w:r w:rsidR="00E37096">
              <w:rPr>
                <w:color w:val="45B0E1" w:themeColor="accent1" w:themeTint="99"/>
              </w:rPr>
              <w:t>U</w:t>
            </w:r>
            <w:r>
              <w:rPr>
                <w:color w:val="45B0E1" w:themeColor="accent1" w:themeTint="99"/>
              </w:rPr>
              <w:t xml:space="preserve">nfortunately, we suspect </w:t>
            </w:r>
            <w:r w:rsidR="00E37096">
              <w:rPr>
                <w:color w:val="45B0E1" w:themeColor="accent1" w:themeTint="99"/>
              </w:rPr>
              <w:t xml:space="preserve">this is something </w:t>
            </w:r>
            <w:r>
              <w:rPr>
                <w:color w:val="45B0E1" w:themeColor="accent1" w:themeTint="99"/>
              </w:rPr>
              <w:t xml:space="preserve">we are unable to </w:t>
            </w:r>
            <w:r w:rsidR="00E37096">
              <w:rPr>
                <w:color w:val="45B0E1" w:themeColor="accent1" w:themeTint="99"/>
              </w:rPr>
              <w:t>address</w:t>
            </w:r>
            <w:r>
              <w:rPr>
                <w:color w:val="45B0E1" w:themeColor="accent1" w:themeTint="99"/>
              </w:rPr>
              <w:t>.</w:t>
            </w:r>
          </w:p>
          <w:p w14:paraId="3DCF881D" w14:textId="77777777" w:rsidR="00592FD8" w:rsidRDefault="00592FD8" w:rsidP="00B62A1A"/>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9845B1">
        <w:t xml:space="preserve">To be frank, I am very unsure if I understand the importance of this study. For me, this study represents too indirect evidence to be relevant. I admire the </w:t>
      </w:r>
      <w:proofErr w:type="gramStart"/>
      <w:r w:rsidRPr="009845B1">
        <w:t>creativity</w:t>
      </w:r>
      <w:proofErr w:type="gramEnd"/>
      <w:r w:rsidRPr="009845B1">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685BB233" w14:textId="2D8692A2" w:rsidR="0017772D" w:rsidRDefault="0017772D" w:rsidP="003B5923">
            <w:pPr>
              <w:rPr>
                <w:color w:val="45B0E1" w:themeColor="accent1" w:themeTint="99"/>
              </w:rPr>
            </w:pPr>
            <w:r>
              <w:rPr>
                <w:color w:val="45B0E1" w:themeColor="accent1" w:themeTint="99"/>
              </w:rPr>
              <w:t>Studies 1 and 2 have been combined in the updated manuscript, per the recommendation of the editor. To continue the conversation, however, we will refer to Study 2 as “vignette methodology” in our responses to your comments.</w:t>
            </w:r>
          </w:p>
          <w:p w14:paraId="7E21D923" w14:textId="77777777" w:rsidR="00615CCF" w:rsidRDefault="00615CCF" w:rsidP="003B5923">
            <w:pPr>
              <w:rPr>
                <w:color w:val="45B0E1" w:themeColor="accent1" w:themeTint="99"/>
              </w:rPr>
            </w:pPr>
          </w:p>
          <w:p w14:paraId="1217D832" w14:textId="59D3788C" w:rsidR="00615CCF" w:rsidRDefault="00615CCF" w:rsidP="003B5923">
            <w:pPr>
              <w:rPr>
                <w:color w:val="45B0E1" w:themeColor="accent1" w:themeTint="99"/>
              </w:rPr>
            </w:pPr>
            <w:r>
              <w:rPr>
                <w:color w:val="45B0E1" w:themeColor="accent1" w:themeTint="99"/>
              </w:rPr>
              <w:t>The updated manuscript describes the potential importance of this methodology, limitations we discovered, and the implications of those limitations. We summarize these points below.</w:t>
            </w:r>
          </w:p>
          <w:p w14:paraId="6F780F7C" w14:textId="77777777" w:rsidR="0017772D" w:rsidRDefault="0017772D" w:rsidP="003B5923">
            <w:pPr>
              <w:rPr>
                <w:color w:val="45B0E1" w:themeColor="accent1" w:themeTint="99"/>
              </w:rPr>
            </w:pPr>
          </w:p>
          <w:p w14:paraId="49A39C60" w14:textId="7B1E1910" w:rsidR="0017772D" w:rsidRDefault="0017772D" w:rsidP="00615CCF">
            <w:pPr>
              <w:rPr>
                <w:color w:val="45B0E1" w:themeColor="accent1" w:themeTint="99"/>
              </w:rPr>
            </w:pPr>
            <w:r>
              <w:rPr>
                <w:color w:val="45B0E1" w:themeColor="accent1" w:themeTint="99"/>
              </w:rPr>
              <w:t xml:space="preserve">One of the most seminal figures in the demand characteristics literature suggested that participants themselves may be able to help researchers understand demand characteristics (Orne, 1969). Vignette methodology has been one way that researchers have done so – and this methodology has recently experienced renewed interest (Corneille &amp; Bena, 2023). For example, if participants </w:t>
            </w:r>
            <w:proofErr w:type="gramStart"/>
            <w:r>
              <w:rPr>
                <w:color w:val="45B0E1" w:themeColor="accent1" w:themeTint="99"/>
              </w:rPr>
              <w:t>are able to</w:t>
            </w:r>
            <w:proofErr w:type="gramEnd"/>
            <w:r>
              <w:rPr>
                <w:color w:val="45B0E1" w:themeColor="accent1" w:themeTint="99"/>
              </w:rPr>
              <w:t xml:space="preserve"> predict how they would respond in a psychology experiment, Corneille and Bena (2023) suggested that this may indicate that the effect is driven by demand characteristics. Indeed, this methodology has </w:t>
            </w:r>
            <w:r w:rsidR="00615CCF">
              <w:rPr>
                <w:color w:val="45B0E1" w:themeColor="accent1" w:themeTint="99"/>
              </w:rPr>
              <w:t xml:space="preserve">been used to bolster concerns about demand characteristics in some of the </w:t>
            </w:r>
            <w:r>
              <w:rPr>
                <w:color w:val="45B0E1" w:themeColor="accent1" w:themeTint="99"/>
              </w:rPr>
              <w:t>most seminal studies in the history of psychology – e.g., the so-called “Stanford prison experiment” (Bartels, 2019).</w:t>
            </w:r>
          </w:p>
          <w:p w14:paraId="7F291F8E" w14:textId="77777777" w:rsidR="0017772D" w:rsidRDefault="0017772D" w:rsidP="003B5923">
            <w:pPr>
              <w:rPr>
                <w:color w:val="45B0E1" w:themeColor="accent1" w:themeTint="99"/>
              </w:rPr>
            </w:pPr>
          </w:p>
          <w:p w14:paraId="56958E78" w14:textId="77777777" w:rsidR="00AB206A" w:rsidRDefault="00615CCF" w:rsidP="00615CCF">
            <w:pPr>
              <w:rPr>
                <w:color w:val="45B0E1" w:themeColor="accent1" w:themeTint="99"/>
              </w:rPr>
            </w:pPr>
            <w:r>
              <w:rPr>
                <w:color w:val="45B0E1" w:themeColor="accent1" w:themeTint="99"/>
              </w:rPr>
              <w:t xml:space="preserve">In the original manuscript, assumptions about the validity of this methodology led us to make claims about the mechanisms underlying demand effects. However, reviewer feedback helped us challenge these assumptions. In the updated manuscript, we cast doubts on this methodology and conclude that neither we nor participants themselves can currently explain how demand characteristics operate. We believe this is an extremely important methodological claim given that demand characteristics are sometimes characterized as an </w:t>
            </w:r>
            <w:r w:rsidRPr="00615CCF">
              <w:rPr>
                <w:color w:val="45B0E1" w:themeColor="accent1" w:themeTint="99"/>
              </w:rPr>
              <w:t>omnipresence</w:t>
            </w:r>
            <w:r>
              <w:rPr>
                <w:color w:val="45B0E1" w:themeColor="accent1" w:themeTint="99"/>
              </w:rPr>
              <w:t xml:space="preserve"> threat to the validity of experimental psychology (Orne, 1962).</w:t>
            </w:r>
          </w:p>
          <w:p w14:paraId="2D74BD91" w14:textId="5276A8C0" w:rsidR="00615CCF" w:rsidRDefault="00615CCF" w:rsidP="00615CCF"/>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1FD41493" w14:textId="77777777" w:rsidR="00AB206A" w:rsidRDefault="009845B1" w:rsidP="009845B1">
            <w:pPr>
              <w:rPr>
                <w:color w:val="45B0E1" w:themeColor="accent1" w:themeTint="99"/>
              </w:rPr>
            </w:pPr>
            <w:r w:rsidRPr="009845B1">
              <w:rPr>
                <w:color w:val="45B0E1" w:themeColor="accent1" w:themeTint="99"/>
              </w:rPr>
              <w:lastRenderedPageBreak/>
              <w:t>We believe that this is a case where reliance on such a sample is justified. Most studies in our meta-analysis relied on non-representative convenience samples, and we believe it is reasonable to argue that using a similar sample for vignette ratings increases the likelihood that such ratings will be predictive of the original participants’ responses.</w:t>
            </w:r>
          </w:p>
          <w:p w14:paraId="3552174B" w14:textId="13F7495A" w:rsidR="009845B1" w:rsidRPr="009845B1" w:rsidRDefault="009845B1" w:rsidP="009845B1">
            <w:pPr>
              <w:rPr>
                <w:color w:val="45B0E1" w:themeColor="accent1" w:themeTint="99"/>
              </w:rPr>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570E5CD2" w14:textId="18CBC166" w:rsidR="009845B1" w:rsidRPr="00D2722C" w:rsidRDefault="009845B1" w:rsidP="009845B1">
            <w:pPr>
              <w:rPr>
                <w:color w:val="45B0E1" w:themeColor="accent1" w:themeTint="99"/>
              </w:rPr>
            </w:pPr>
            <w:r w:rsidRPr="00D2722C">
              <w:rPr>
                <w:color w:val="45B0E1" w:themeColor="accent1" w:themeTint="99"/>
              </w:rPr>
              <w:t>Studies 1 and 2 are combined in the updated manuscript, but we will describe them separately in our response below.</w:t>
            </w:r>
          </w:p>
          <w:p w14:paraId="26560BFD" w14:textId="77777777" w:rsidR="009845B1" w:rsidRPr="00D2722C" w:rsidRDefault="009845B1" w:rsidP="009845B1">
            <w:pPr>
              <w:rPr>
                <w:color w:val="45B0E1" w:themeColor="accent1" w:themeTint="99"/>
              </w:rPr>
            </w:pPr>
          </w:p>
          <w:p w14:paraId="750D3EA2" w14:textId="5D0BBCC7" w:rsidR="009845B1" w:rsidRPr="00D2722C" w:rsidRDefault="009845B1" w:rsidP="009845B1">
            <w:pPr>
              <w:rPr>
                <w:color w:val="45B0E1" w:themeColor="accent1" w:themeTint="99"/>
              </w:rPr>
            </w:pPr>
            <w:r w:rsidRPr="00D2722C">
              <w:rPr>
                <w:color w:val="45B0E1" w:themeColor="accent1" w:themeTint="99"/>
              </w:rPr>
              <w:t xml:space="preserve">We were pleased to read that you found </w:t>
            </w:r>
            <w:r w:rsidRPr="00D2722C">
              <w:rPr>
                <w:color w:val="45B0E1" w:themeColor="accent1" w:themeTint="99"/>
              </w:rPr>
              <w:t xml:space="preserve">Study 1 </w:t>
            </w:r>
            <w:proofErr w:type="gramStart"/>
            <w:r w:rsidRPr="00D2722C">
              <w:rPr>
                <w:color w:val="45B0E1" w:themeColor="accent1" w:themeTint="99"/>
              </w:rPr>
              <w:t>promising in itself</w:t>
            </w:r>
            <w:proofErr w:type="gramEnd"/>
            <w:r w:rsidRPr="00D2722C">
              <w:rPr>
                <w:color w:val="45B0E1" w:themeColor="accent1" w:themeTint="99"/>
              </w:rPr>
              <w:t>. This was encouraging as we went through the painstaking effort of expanding and re-running the search, coding for quality, updating analysis plans, etc.</w:t>
            </w:r>
          </w:p>
          <w:p w14:paraId="4628A1CA" w14:textId="77777777" w:rsidR="009845B1" w:rsidRPr="00D2722C" w:rsidRDefault="009845B1" w:rsidP="009845B1">
            <w:pPr>
              <w:rPr>
                <w:color w:val="45B0E1" w:themeColor="accent1" w:themeTint="99"/>
              </w:rPr>
            </w:pPr>
          </w:p>
          <w:p w14:paraId="64BFC95E" w14:textId="77777777" w:rsidR="000A7E80" w:rsidRPr="00D2722C" w:rsidRDefault="009845B1" w:rsidP="009845B1">
            <w:pPr>
              <w:rPr>
                <w:color w:val="45B0E1" w:themeColor="accent1" w:themeTint="99"/>
              </w:rPr>
            </w:pPr>
            <w:r w:rsidRPr="00D2722C">
              <w:rPr>
                <w:color w:val="45B0E1" w:themeColor="accent1" w:themeTint="99"/>
              </w:rPr>
              <w:t>For reasons we described above, we believe the Study 2 vignette methodology still adds value to the manuscript</w:t>
            </w:r>
            <w:r w:rsidR="000A7E80" w:rsidRPr="00D2722C">
              <w:rPr>
                <w:color w:val="45B0E1" w:themeColor="accent1" w:themeTint="99"/>
              </w:rPr>
              <w:t xml:space="preserve"> -- a</w:t>
            </w:r>
            <w:r w:rsidRPr="00D2722C">
              <w:rPr>
                <w:color w:val="45B0E1" w:themeColor="accent1" w:themeTint="99"/>
              </w:rPr>
              <w:t>lthough we are certainly open to being convinced otherwise.</w:t>
            </w:r>
            <w:r w:rsidR="000A7E80" w:rsidRPr="00D2722C">
              <w:rPr>
                <w:color w:val="45B0E1" w:themeColor="accent1" w:themeTint="99"/>
              </w:rPr>
              <w:t xml:space="preserve"> </w:t>
            </w:r>
          </w:p>
          <w:p w14:paraId="1DEACE83" w14:textId="77777777" w:rsidR="000A7E80" w:rsidRPr="00D2722C" w:rsidRDefault="000A7E80" w:rsidP="009845B1">
            <w:pPr>
              <w:rPr>
                <w:color w:val="45B0E1" w:themeColor="accent1" w:themeTint="99"/>
              </w:rPr>
            </w:pPr>
          </w:p>
          <w:p w14:paraId="6AEED89C" w14:textId="77777777" w:rsidR="009845B1" w:rsidRPr="00D2722C" w:rsidRDefault="000A7E80" w:rsidP="000A7E80">
            <w:pPr>
              <w:rPr>
                <w:color w:val="45B0E1" w:themeColor="accent1" w:themeTint="99"/>
              </w:rPr>
            </w:pPr>
            <w:r w:rsidRPr="00D2722C">
              <w:rPr>
                <w:color w:val="45B0E1" w:themeColor="accent1" w:themeTint="99"/>
              </w:rPr>
              <w:t xml:space="preserve">The editor raised concerns about the appropriateness of Study 3 for Psychological Bulletin. Coupled with reasonable critiques from reviewers, we have opted to remove the study from the manuscript. However, because it meets our inclusion criteria, it is included in the meta-analysis and briefly described in the Discussion section. </w:t>
            </w:r>
          </w:p>
          <w:p w14:paraId="6A961081" w14:textId="5E6446D1" w:rsidR="000A7E80" w:rsidRDefault="000A7E80" w:rsidP="000A7E80"/>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0351515" w:rsidR="002568DC" w:rsidRPr="00D2722C" w:rsidRDefault="00D2722C" w:rsidP="003B5923">
            <w:pPr>
              <w:rPr>
                <w:color w:val="45B0E1" w:themeColor="accent1" w:themeTint="99"/>
              </w:rPr>
            </w:pPr>
            <w:r w:rsidRPr="00D2722C">
              <w:rPr>
                <w:color w:val="45B0E1" w:themeColor="accent1" w:themeTint="99"/>
              </w:rPr>
              <w:t>Agreed. This is implemented in the updated manuscript. I.e., tests of the moderating role of participant ratings are tested through three-level meta-analysis with robust variance estimators.</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6F41EEEF" w14:textId="54E7C240" w:rsidR="008B44E5" w:rsidRPr="00D2722C" w:rsidRDefault="00D2722C" w:rsidP="00D2722C">
            <w:pPr>
              <w:rPr>
                <w:color w:val="45B0E1" w:themeColor="accent1" w:themeTint="99"/>
              </w:rPr>
            </w:pPr>
            <w:r w:rsidRPr="00D2722C">
              <w:rPr>
                <w:color w:val="45B0E1" w:themeColor="accent1" w:themeTint="99"/>
              </w:rPr>
              <w:t xml:space="preserve">Other people who we consulted also found this </w:t>
            </w:r>
            <w:r>
              <w:rPr>
                <w:color w:val="45B0E1" w:themeColor="accent1" w:themeTint="99"/>
              </w:rPr>
              <w:t>f</w:t>
            </w:r>
            <w:r w:rsidRPr="00D2722C">
              <w:rPr>
                <w:color w:val="45B0E1" w:themeColor="accent1" w:themeTint="99"/>
              </w:rPr>
              <w:t xml:space="preserve">igure confusing. So, we opted to remove it and focus on describing the methodology </w:t>
            </w:r>
            <w:proofErr w:type="gramStart"/>
            <w:r w:rsidRPr="00D2722C">
              <w:rPr>
                <w:color w:val="45B0E1" w:themeColor="accent1" w:themeTint="99"/>
              </w:rPr>
              <w:t>in-text</w:t>
            </w:r>
            <w:proofErr w:type="gramEnd"/>
            <w:r w:rsidRPr="00D2722C">
              <w:rPr>
                <w:color w:val="45B0E1" w:themeColor="accent1" w:themeTint="99"/>
              </w:rPr>
              <w:t>.</w:t>
            </w:r>
          </w:p>
          <w:p w14:paraId="49CD59E3" w14:textId="4264248D" w:rsidR="00D2722C" w:rsidRDefault="00D2722C" w:rsidP="00D2722C"/>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 xml:space="preserve">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w:t>
      </w:r>
      <w:r>
        <w:lastRenderedPageBreak/>
        <w:t>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0D19DB5C" w14:textId="2F269635" w:rsidR="00C15F08" w:rsidRPr="00730ED6" w:rsidRDefault="008B44E5" w:rsidP="00B41A23">
            <w:pPr>
              <w:rPr>
                <w:color w:val="45B0E1" w:themeColor="accent1" w:themeTint="99"/>
              </w:rPr>
            </w:pPr>
            <w:r w:rsidRPr="00730ED6">
              <w:rPr>
                <w:color w:val="45B0E1" w:themeColor="accent1" w:themeTint="99"/>
              </w:rPr>
              <w:t>Th</w:t>
            </w:r>
            <w:r w:rsidR="00C15F08" w:rsidRPr="00730ED6">
              <w:rPr>
                <w:color w:val="45B0E1" w:themeColor="accent1" w:themeTint="99"/>
              </w:rPr>
              <w:t>is study is dropped from the updated manuscript but included in the meta-analysis.</w:t>
            </w:r>
          </w:p>
          <w:p w14:paraId="3D71F172" w14:textId="77777777" w:rsidR="00C15F08" w:rsidRPr="00730ED6" w:rsidRDefault="00C15F08" w:rsidP="00B41A23">
            <w:pPr>
              <w:rPr>
                <w:color w:val="45B0E1" w:themeColor="accent1" w:themeTint="99"/>
              </w:rPr>
            </w:pPr>
          </w:p>
          <w:p w14:paraId="52B988C0" w14:textId="49FB0090" w:rsidR="00730ED6" w:rsidRPr="00730ED6" w:rsidRDefault="00C15F08" w:rsidP="00730ED6">
            <w:pPr>
              <w:rPr>
                <w:color w:val="45B0E1" w:themeColor="accent1" w:themeTint="99"/>
              </w:rPr>
            </w:pPr>
            <w:r w:rsidRPr="00730ED6">
              <w:rPr>
                <w:color w:val="45B0E1" w:themeColor="accent1" w:themeTint="99"/>
              </w:rPr>
              <w:t xml:space="preserve">In case you are still curious, there was indeed a </w:t>
            </w:r>
            <w:proofErr w:type="gramStart"/>
            <w:r w:rsidR="008B44E5" w:rsidRPr="00730ED6">
              <w:rPr>
                <w:color w:val="45B0E1" w:themeColor="accent1" w:themeTint="99"/>
              </w:rPr>
              <w:t>convenience</w:t>
            </w:r>
            <w:proofErr w:type="gramEnd"/>
            <w:r w:rsidR="008B44E5" w:rsidRPr="00730ED6">
              <w:rPr>
                <w:color w:val="45B0E1" w:themeColor="accent1" w:themeTint="99"/>
              </w:rPr>
              <w:t xml:space="preserve"> factor</w:t>
            </w:r>
            <w:r w:rsidRPr="00730ED6">
              <w:rPr>
                <w:color w:val="45B0E1" w:themeColor="accent1" w:themeTint="99"/>
              </w:rPr>
              <w:t xml:space="preserve"> in choosing this study: we had all the materials to run a close replication. </w:t>
            </w:r>
            <w:proofErr w:type="gramStart"/>
            <w:r w:rsidRPr="00730ED6">
              <w:rPr>
                <w:color w:val="45B0E1" w:themeColor="accent1" w:themeTint="99"/>
              </w:rPr>
              <w:t>That being said, there</w:t>
            </w:r>
            <w:proofErr w:type="gramEnd"/>
            <w:r w:rsidRPr="00730ED6">
              <w:rPr>
                <w:color w:val="45B0E1" w:themeColor="accent1" w:themeTint="99"/>
              </w:rPr>
              <w:t xml:space="preserve"> was a</w:t>
            </w:r>
            <w:r w:rsidR="00730ED6" w:rsidRPr="00730ED6">
              <w:rPr>
                <w:color w:val="45B0E1" w:themeColor="accent1" w:themeTint="99"/>
              </w:rPr>
              <w:t>lso a more principled rationale: it is one of the only studies in this literature that (a) is pre-registered and (b) consistently produced strong demand effects. Thus, it seemed like a safe choice for attempting to replicate and understand the mechanisms that underlie demand effects.</w:t>
            </w:r>
          </w:p>
          <w:p w14:paraId="11F7C3AE" w14:textId="72ECC6FC" w:rsidR="008B44E5" w:rsidRDefault="008B44E5" w:rsidP="00C15F08"/>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119A5C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77529CB2" w14:textId="77777777" w:rsidR="00730ED6" w:rsidRDefault="00730ED6" w:rsidP="00730ED6">
            <w:pPr>
              <w:rPr>
                <w:color w:val="45B0E1" w:themeColor="accent1" w:themeTint="99"/>
              </w:rPr>
            </w:pPr>
          </w:p>
          <w:p w14:paraId="61B8CA03" w14:textId="2E63BB29" w:rsidR="00730ED6" w:rsidRDefault="00730ED6" w:rsidP="00730ED6">
            <w:r>
              <w:rPr>
                <w:color w:val="45B0E1" w:themeColor="accent1" w:themeTint="99"/>
              </w:rPr>
              <w:t>In case you are still curious,</w:t>
            </w:r>
            <w:r w:rsidRPr="00730ED6">
              <w:rPr>
                <w:color w:val="45B0E1" w:themeColor="accent1" w:themeTint="99"/>
              </w:rPr>
              <w:t xml:space="preserve"> we agree </w:t>
            </w:r>
            <w:r>
              <w:rPr>
                <w:color w:val="45B0E1" w:themeColor="accent1" w:themeTint="99"/>
              </w:rPr>
              <w:t xml:space="preserve">that </w:t>
            </w:r>
            <w:proofErr w:type="gramStart"/>
            <w:r>
              <w:rPr>
                <w:color w:val="45B0E1" w:themeColor="accent1" w:themeTint="99"/>
              </w:rPr>
              <w:t>the characterization</w:t>
            </w:r>
            <w:proofErr w:type="gramEnd"/>
            <w:r>
              <w:rPr>
                <w:color w:val="45B0E1" w:themeColor="accent1" w:themeTint="99"/>
              </w:rPr>
              <w:t xml:space="preserve"> is problematic (and would have adjusted if we kept the study)</w:t>
            </w:r>
            <w:r w:rsidRPr="00730ED6">
              <w:rPr>
                <w:color w:val="45B0E1" w:themeColor="accent1" w:themeTint="99"/>
              </w:rPr>
              <w:t>.</w:t>
            </w:r>
          </w:p>
          <w:p w14:paraId="5D31E08E" w14:textId="4D1EE8CC" w:rsidR="00B41A23" w:rsidRDefault="00B41A23" w:rsidP="003B5923"/>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1A322B74" w14:textId="77777777" w:rsidR="00730ED6" w:rsidRDefault="00730ED6" w:rsidP="00730ED6">
            <w:pPr>
              <w:rPr>
                <w:color w:val="45B0E1" w:themeColor="accent1" w:themeTint="99"/>
              </w:rPr>
            </w:pPr>
            <w:r w:rsidRPr="00730ED6">
              <w:rPr>
                <w:color w:val="45B0E1" w:themeColor="accent1" w:themeTint="99"/>
              </w:rPr>
              <w:t>This concern is no longer applicable now that we have removed the study</w:t>
            </w:r>
            <w:r>
              <w:rPr>
                <w:color w:val="45B0E1" w:themeColor="accent1" w:themeTint="99"/>
              </w:rPr>
              <w:t>.</w:t>
            </w:r>
          </w:p>
          <w:p w14:paraId="16105C44" w14:textId="77777777" w:rsidR="00730ED6" w:rsidRDefault="00730ED6" w:rsidP="00730ED6">
            <w:pPr>
              <w:rPr>
                <w:color w:val="45B0E1" w:themeColor="accent1" w:themeTint="99"/>
              </w:rPr>
            </w:pPr>
          </w:p>
          <w:p w14:paraId="412AEED8" w14:textId="77777777" w:rsidR="00B41A23" w:rsidRDefault="00730ED6" w:rsidP="003B5923">
            <w:pPr>
              <w:rPr>
                <w:color w:val="45B0E1" w:themeColor="accent1" w:themeTint="99"/>
              </w:rPr>
            </w:pPr>
            <w:r>
              <w:rPr>
                <w:color w:val="45B0E1" w:themeColor="accent1" w:themeTint="99"/>
              </w:rPr>
              <w:t>In case you are still curious</w:t>
            </w:r>
            <w:r>
              <w:rPr>
                <w:color w:val="45B0E1" w:themeColor="accent1" w:themeTint="99"/>
              </w:rPr>
              <w:t xml:space="preserve">, we don’t believe there was a particularly strong justification for </w:t>
            </w:r>
            <w:r w:rsidR="00B12365">
              <w:rPr>
                <w:color w:val="45B0E1" w:themeColor="accent1" w:themeTint="99"/>
              </w:rPr>
              <w:t>the choice to compare</w:t>
            </w:r>
            <w:r>
              <w:rPr>
                <w:color w:val="45B0E1" w:themeColor="accent1" w:themeTint="99"/>
              </w:rPr>
              <w:t xml:space="preserve"> different types of demand characteristics (vs. a control). </w:t>
            </w:r>
            <w:r w:rsidR="00B12365">
              <w:rPr>
                <w:color w:val="45B0E1" w:themeColor="accent1" w:themeTint="99"/>
              </w:rPr>
              <w:t>We simply followed the simplest study from the original paper, which did not include a control condition.</w:t>
            </w:r>
          </w:p>
          <w:p w14:paraId="303E6CCB" w14:textId="5F1B0519" w:rsidR="00B12365" w:rsidRPr="00B12365" w:rsidRDefault="00B12365" w:rsidP="003B5923">
            <w:pPr>
              <w:rPr>
                <w:color w:val="45B0E1" w:themeColor="accent1" w:themeTint="99"/>
              </w:rPr>
            </w:pP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07B0BF7C" w14:textId="77777777" w:rsidR="00B12365" w:rsidRDefault="00B12365" w:rsidP="00B12365">
            <w:pPr>
              <w:rPr>
                <w:color w:val="45B0E1" w:themeColor="accent1" w:themeTint="99"/>
              </w:rPr>
            </w:pPr>
            <w:r>
              <w:rPr>
                <w:color w:val="45B0E1" w:themeColor="accent1" w:themeTint="99"/>
              </w:rPr>
              <w:t>We don’t think this concern is applicable now that we have removed the study. However, we are happy to provide additional clarification if requested!</w:t>
            </w:r>
          </w:p>
          <w:p w14:paraId="192E2B34" w14:textId="1B3EBD16" w:rsidR="00B12365" w:rsidRDefault="00B12365" w:rsidP="00B12365"/>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0759345C" w14:textId="528B1F19" w:rsidR="00B12365" w:rsidRDefault="00B12365" w:rsidP="00B12365">
            <w:pPr>
              <w:rPr>
                <w:color w:val="45B0E1" w:themeColor="accent1" w:themeTint="99"/>
              </w:rPr>
            </w:pPr>
            <w:r>
              <w:rPr>
                <w:color w:val="45B0E1" w:themeColor="accent1" w:themeTint="99"/>
              </w:rPr>
              <w:lastRenderedPageBreak/>
              <w:t xml:space="preserve">We </w:t>
            </w:r>
            <w:r>
              <w:rPr>
                <w:color w:val="45B0E1" w:themeColor="accent1" w:themeTint="99"/>
              </w:rPr>
              <w:t xml:space="preserve">removed the numbering in our response to </w:t>
            </w:r>
            <w:proofErr w:type="gramStart"/>
            <w:r>
              <w:rPr>
                <w:color w:val="45B0E1" w:themeColor="accent1" w:themeTint="99"/>
              </w:rPr>
              <w:t>reviewers, but</w:t>
            </w:r>
            <w:proofErr w:type="gramEnd"/>
            <w:r>
              <w:rPr>
                <w:color w:val="45B0E1" w:themeColor="accent1" w:themeTint="99"/>
              </w:rPr>
              <w:t xml:space="preserve"> points 19 and 20 are the first two comments for “Study 2”.</w:t>
            </w:r>
          </w:p>
          <w:p w14:paraId="745AED00" w14:textId="77777777" w:rsidR="00B12365" w:rsidRDefault="00B12365" w:rsidP="00B12365">
            <w:pPr>
              <w:rPr>
                <w:color w:val="45B0E1" w:themeColor="accent1" w:themeTint="99"/>
              </w:rPr>
            </w:pPr>
          </w:p>
          <w:p w14:paraId="52D7C417" w14:textId="77777777" w:rsidR="00B41A23" w:rsidRDefault="00B12365" w:rsidP="00B12365">
            <w:pPr>
              <w:rPr>
                <w:color w:val="45B0E1" w:themeColor="accent1" w:themeTint="99"/>
              </w:rPr>
            </w:pPr>
            <w:r w:rsidRPr="00730ED6">
              <w:rPr>
                <w:color w:val="45B0E1" w:themeColor="accent1" w:themeTint="99"/>
              </w:rPr>
              <w:t xml:space="preserve">This concern is </w:t>
            </w:r>
            <w:r>
              <w:rPr>
                <w:color w:val="45B0E1" w:themeColor="accent1" w:themeTint="99"/>
              </w:rPr>
              <w:t xml:space="preserve">perhaps </w:t>
            </w:r>
            <w:r w:rsidRPr="00730ED6">
              <w:rPr>
                <w:color w:val="45B0E1" w:themeColor="accent1" w:themeTint="99"/>
              </w:rPr>
              <w:t>longer applicable now that we have removed the study</w:t>
            </w:r>
            <w:r>
              <w:rPr>
                <w:color w:val="45B0E1" w:themeColor="accent1" w:themeTint="99"/>
              </w:rPr>
              <w:t xml:space="preserve">. But our response would have been </w:t>
            </w:r>
            <w:proofErr w:type="gramStart"/>
            <w:r>
              <w:rPr>
                <w:color w:val="45B0E1" w:themeColor="accent1" w:themeTint="99"/>
              </w:rPr>
              <w:t>similar to</w:t>
            </w:r>
            <w:proofErr w:type="gramEnd"/>
            <w:r>
              <w:rPr>
                <w:color w:val="45B0E1" w:themeColor="accent1" w:themeTint="99"/>
              </w:rPr>
              <w:t xml:space="preserve"> the ones we made for “Study 2”.</w:t>
            </w:r>
          </w:p>
          <w:p w14:paraId="1C4401FF" w14:textId="551CF037" w:rsidR="00B12365" w:rsidRDefault="00B12365" w:rsidP="00B12365"/>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9"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 xml:space="preserve">That’s true. I </w:t>
            </w:r>
            <w:proofErr w:type="gramStart"/>
            <w:r>
              <w:t>actually considered</w:t>
            </w:r>
            <w:proofErr w:type="gramEnd"/>
            <w:r>
              <w:t xml:space="preserve">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 xml:space="preserve">It’s </w:t>
            </w:r>
            <w:proofErr w:type="gramStart"/>
            <w:r>
              <w:t>similar to</w:t>
            </w:r>
            <w:proofErr w:type="gramEnd"/>
            <w:r>
              <w:t xml:space="preserve">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 xml:space="preserve">One reason why it was sidestepped initially is that we very intentionally pre-registered this as a test of the motivation-opportunity model by </w:t>
            </w:r>
            <w:proofErr w:type="spellStart"/>
            <w:r>
              <w:t>Rosnow</w:t>
            </w:r>
            <w:proofErr w:type="spellEnd"/>
            <w:r>
              <w:t xml:space="preserve">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w:t>
      </w:r>
      <w:proofErr w:type="spellStart"/>
      <w:r w:rsidRPr="00F165DA">
        <w:t>Controllability_a</w:t>
      </w:r>
      <w:proofErr w:type="spellEnd"/>
      <w:r w:rsidRPr="00F165DA">
        <w:t xml:space="preserve">: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0" w:history="1">
        <w:r w:rsidRPr="00F165DA">
          <w:rPr>
            <w:rStyle w:val="Hyperlink"/>
          </w:rPr>
          <w:t>https://doi.org/10.1037/0022-3514.81.5.842</w:t>
        </w:r>
      </w:hyperlink>
      <w:r w:rsidRPr="00F165DA">
        <w:t xml:space="preserve">), and that it can be faked and controlled (e.g. </w:t>
      </w:r>
      <w:hyperlink r:id="rId11" w:history="1">
        <w:r w:rsidRPr="00F165DA">
          <w:rPr>
            <w:rStyle w:val="Hyperlink"/>
          </w:rPr>
          <w:t>https://econtent.hogrefe.com/doi/10.1027/1618-3169.51.3.165</w:t>
        </w:r>
      </w:hyperlink>
      <w:r w:rsidRPr="00F165DA">
        <w:t xml:space="preserve">; </w:t>
      </w:r>
      <w:hyperlink r:id="rId12"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w:t>
      </w:r>
      <w:proofErr w:type="spellStart"/>
      <w:r w:rsidRPr="00F165DA">
        <w:t>Controllability_b</w:t>
      </w:r>
      <w:proofErr w:type="spellEnd"/>
      <w:r w:rsidRPr="00F165DA">
        <w:t xml:space="preserve">: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 xml:space="preserve">Yes, but it seems that a key part of phenomenological control is that participants are at first motivated but then somehow convince themselves that it was all </w:t>
            </w:r>
            <w:proofErr w:type="gramStart"/>
            <w:r>
              <w:t>involuntary?</w:t>
            </w:r>
            <w:proofErr w:type="gramEnd"/>
            <w:r>
              <w:t xml:space="preserve">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 xml:space="preserve">This is a good point about the limitations of Study 2. We can’t describe the original studies precisely for two reasons (1) they’re not precisely described in the papers we meta-analyzed, and (2) we </w:t>
            </w:r>
            <w:proofErr w:type="gramStart"/>
            <w:r>
              <w:t>have to</w:t>
            </w:r>
            <w:proofErr w:type="gramEnd"/>
            <w:r>
              <w:t xml:space="preserve">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w:t>
            </w:r>
            <w:proofErr w:type="gramStart"/>
            <w:r>
              <w:t>actually focused</w:t>
            </w:r>
            <w:proofErr w:type="gramEnd"/>
            <w:r>
              <w:t xml:space="preserve"> on “relatively explicit” manipulations of demand characteristics. It didn’t have to be a </w:t>
            </w:r>
            <w:proofErr w:type="spellStart"/>
            <w:r>
              <w:t>reasearchers</w:t>
            </w:r>
            <w:proofErr w:type="spellEnd"/>
            <w:r>
              <w:t xml:space="preserve"> saying “I hypothesize X”; explicitly saying “I’m studying the benefits of X” was considered explicit enough.</w:t>
            </w:r>
          </w:p>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3"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w:t>
      </w:r>
      <w:proofErr w:type="spellStart"/>
      <w:r w:rsidRPr="00437FE7">
        <w:t>favouring</w:t>
      </w:r>
      <w:proofErr w:type="spellEnd"/>
      <w:r w:rsidRPr="00437FE7">
        <w:t xml:space="preserve">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w:t>
      </w:r>
      <w:proofErr w:type="spellStart"/>
      <w:r w:rsidRPr="00437FE7">
        <w:t>favouring</w:t>
      </w:r>
      <w:proofErr w:type="spellEnd"/>
      <w:r w:rsidRPr="00437FE7">
        <w:t xml:space="preserve">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 xml:space="preserve">participants alter participant responses, but the paper does not describe such disagreements and does not support the claimed distinction between "motivation accounts" and expectancy accounts at all. Other directly relevant work has been overlooked entirely. For example, Kantar et </w:t>
      </w:r>
      <w:proofErr w:type="spellStart"/>
      <w:r w:rsidRPr="00437FE7">
        <w:t>al's</w:t>
      </w:r>
      <w:proofErr w:type="spellEnd"/>
      <w:r w:rsidRPr="00437FE7">
        <w:t xml:space="preserve"> (2002) treatment of "therapeutic demand characteristics", which directly links demand characteristics and placebo effects. Even </w:t>
      </w:r>
      <w:proofErr w:type="spellStart"/>
      <w:r w:rsidRPr="00437FE7">
        <w:t>Rosnow</w:t>
      </w:r>
      <w:proofErr w:type="spellEnd"/>
      <w:r w:rsidRPr="00437FE7">
        <w:t xml:space="preserve">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 xml:space="preserve">We never argued that </w:t>
            </w:r>
            <w:proofErr w:type="spellStart"/>
            <w:r>
              <w:t>Rosnow</w:t>
            </w:r>
            <w:proofErr w:type="spellEnd"/>
            <w:r>
              <w:t xml:space="preserve">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1"/>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A7E80"/>
    <w:rsid w:val="000C4300"/>
    <w:rsid w:val="000D55FA"/>
    <w:rsid w:val="000E7E7A"/>
    <w:rsid w:val="0010088D"/>
    <w:rsid w:val="00135E7A"/>
    <w:rsid w:val="0017772D"/>
    <w:rsid w:val="00186E8E"/>
    <w:rsid w:val="00197A79"/>
    <w:rsid w:val="00213C0A"/>
    <w:rsid w:val="002518A3"/>
    <w:rsid w:val="002568DC"/>
    <w:rsid w:val="002D72B0"/>
    <w:rsid w:val="002F18E9"/>
    <w:rsid w:val="00300573"/>
    <w:rsid w:val="00305503"/>
    <w:rsid w:val="003270CE"/>
    <w:rsid w:val="00343C44"/>
    <w:rsid w:val="003A1A21"/>
    <w:rsid w:val="003B009A"/>
    <w:rsid w:val="003C28FC"/>
    <w:rsid w:val="003C3AB6"/>
    <w:rsid w:val="00417A3D"/>
    <w:rsid w:val="00437FE7"/>
    <w:rsid w:val="0045087D"/>
    <w:rsid w:val="004570B0"/>
    <w:rsid w:val="00471822"/>
    <w:rsid w:val="004852AA"/>
    <w:rsid w:val="00495400"/>
    <w:rsid w:val="004D1873"/>
    <w:rsid w:val="00592FD8"/>
    <w:rsid w:val="005B11BF"/>
    <w:rsid w:val="005F6541"/>
    <w:rsid w:val="00613EA5"/>
    <w:rsid w:val="00615B33"/>
    <w:rsid w:val="00615CCF"/>
    <w:rsid w:val="00681C9C"/>
    <w:rsid w:val="006D2351"/>
    <w:rsid w:val="00705D95"/>
    <w:rsid w:val="00730ED6"/>
    <w:rsid w:val="007A0E79"/>
    <w:rsid w:val="007A2CDF"/>
    <w:rsid w:val="007D4815"/>
    <w:rsid w:val="007F2723"/>
    <w:rsid w:val="008B44E5"/>
    <w:rsid w:val="008F20DD"/>
    <w:rsid w:val="00902769"/>
    <w:rsid w:val="00935373"/>
    <w:rsid w:val="00935FBC"/>
    <w:rsid w:val="0095400B"/>
    <w:rsid w:val="0097696B"/>
    <w:rsid w:val="009845B1"/>
    <w:rsid w:val="009D2BA5"/>
    <w:rsid w:val="009F3E71"/>
    <w:rsid w:val="00A27FE0"/>
    <w:rsid w:val="00A544FA"/>
    <w:rsid w:val="00AB206A"/>
    <w:rsid w:val="00AB5BCC"/>
    <w:rsid w:val="00AB6033"/>
    <w:rsid w:val="00AF4F3C"/>
    <w:rsid w:val="00B02ED4"/>
    <w:rsid w:val="00B0543B"/>
    <w:rsid w:val="00B12365"/>
    <w:rsid w:val="00B241CA"/>
    <w:rsid w:val="00B41A23"/>
    <w:rsid w:val="00B62A1A"/>
    <w:rsid w:val="00B71D7A"/>
    <w:rsid w:val="00BA4935"/>
    <w:rsid w:val="00BD2A1C"/>
    <w:rsid w:val="00BE74A6"/>
    <w:rsid w:val="00BF5597"/>
    <w:rsid w:val="00C15F08"/>
    <w:rsid w:val="00C34AD2"/>
    <w:rsid w:val="00C616B9"/>
    <w:rsid w:val="00C70B8D"/>
    <w:rsid w:val="00C86FAC"/>
    <w:rsid w:val="00CC2654"/>
    <w:rsid w:val="00CF55A3"/>
    <w:rsid w:val="00D2722C"/>
    <w:rsid w:val="00D3118F"/>
    <w:rsid w:val="00D40D29"/>
    <w:rsid w:val="00D4121E"/>
    <w:rsid w:val="00D661EA"/>
    <w:rsid w:val="00DC40C1"/>
    <w:rsid w:val="00DE7058"/>
    <w:rsid w:val="00E10054"/>
    <w:rsid w:val="00E13244"/>
    <w:rsid w:val="00E37096"/>
    <w:rsid w:val="00EA38A2"/>
    <w:rsid w:val="00ED7D11"/>
    <w:rsid w:val="00F165DA"/>
    <w:rsid w:val="00F208D2"/>
    <w:rsid w:val="00F5183E"/>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882792222">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002/jrsm.1332" TargetMode="External"/><Relationship Id="rId13" Type="http://schemas.openxmlformats.org/officeDocument/2006/relationships/hyperlink" Target="https://doi.org/10.1525/collabra.28202"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link.springer.com/10.3758/s13428-015-0568-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econtent.hogrefe.com/doi/10.1027/1618-3169.51.3.165" TargetMode="External"/><Relationship Id="rId5" Type="http://schemas.openxmlformats.org/officeDocument/2006/relationships/hyperlink" Target="https://psycnet.apa.org/fulltext/2021-07795-001.pdf" TargetMode="External"/><Relationship Id="rId15" Type="http://schemas.openxmlformats.org/officeDocument/2006/relationships/theme" Target="theme/theme1.xml"/><Relationship Id="rId10" Type="http://schemas.openxmlformats.org/officeDocument/2006/relationships/hyperlink" Target="https://doi.org/10.1037/0022-3514.81.5.842" TargetMode="External"/><Relationship Id="rId4" Type="http://schemas.openxmlformats.org/officeDocument/2006/relationships/webSettings" Target="webSettings.xml"/><Relationship Id="rId9" Type="http://schemas.openxmlformats.org/officeDocument/2006/relationships/hyperlink" Target="https://doi.org/10.1525/collabra.8223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0</TotalTime>
  <Pages>21</Pages>
  <Words>8680</Words>
  <Characters>4947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29</cp:revision>
  <dcterms:created xsi:type="dcterms:W3CDTF">2024-04-05T17:55:00Z</dcterms:created>
  <dcterms:modified xsi:type="dcterms:W3CDTF">2024-06-27T18:53:00Z</dcterms:modified>
</cp:coreProperties>
</file>